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276B1D" w14:textId="77777777" w:rsidR="0083724D" w:rsidRPr="0083724D" w:rsidRDefault="0083724D" w:rsidP="006A73C6">
      <w:pPr>
        <w:pStyle w:val="Heading1"/>
        <w:rPr>
          <w:b/>
        </w:rPr>
      </w:pPr>
      <w:r>
        <w:rPr>
          <w:b/>
        </w:rPr>
        <w:t>First Principles Calculation of Raman Spectra of Anion defects in Fluorite Systems</w:t>
      </w:r>
    </w:p>
    <w:p w14:paraId="2A450769" w14:textId="77777777" w:rsidR="000814A8" w:rsidRDefault="006A73C6" w:rsidP="006A73C6">
      <w:pPr>
        <w:pStyle w:val="Heading1"/>
      </w:pPr>
      <w:r>
        <w:t>INTRODUCTION</w:t>
      </w:r>
    </w:p>
    <w:p w14:paraId="353A12C0" w14:textId="77777777" w:rsidR="00C31ADE" w:rsidRPr="00BA4CD9" w:rsidRDefault="00BA4CD9" w:rsidP="00BA4CD9">
      <w:r>
        <w:t>Materials with fluorite structures are important materials in both technical applications and science studies.</w:t>
      </w:r>
      <w:r w:rsidR="00474C97">
        <w:t xml:space="preserve">  </w:t>
      </w:r>
      <w:r>
        <w:t>The cation sublattice is very stable and the long-range order is maintained while doped with large numbers of impurities.</w:t>
      </w:r>
      <w:r w:rsidR="00474C97">
        <w:t xml:space="preserve">  </w:t>
      </w:r>
      <w:r w:rsidR="00C31ADE">
        <w:t>Ceria is of interest as a solid fuel cell electrolyte and catalyst applications.</w:t>
      </w:r>
      <w:r w:rsidR="00474C97">
        <w:t xml:space="preserve">  Uranium and </w:t>
      </w:r>
      <w:proofErr w:type="spellStart"/>
      <w:r w:rsidR="00474C97">
        <w:t>Thoria</w:t>
      </w:r>
      <w:proofErr w:type="spellEnd"/>
      <w:r w:rsidR="00474C97">
        <w:t xml:space="preserve"> are nuclear fuels.</w:t>
      </w:r>
    </w:p>
    <w:p w14:paraId="0FEE0DCB" w14:textId="77777777" w:rsidR="006A73C6" w:rsidRDefault="006A73C6" w:rsidP="006A73C6">
      <w:pPr>
        <w:pStyle w:val="Heading1"/>
      </w:pPr>
      <w:r>
        <w:t>BACKGROUND</w:t>
      </w:r>
    </w:p>
    <w:p w14:paraId="3A93E782" w14:textId="77777777" w:rsidR="006A73C6" w:rsidRDefault="006A73C6" w:rsidP="006A73C6">
      <w:pPr>
        <w:pStyle w:val="Heading2"/>
      </w:pPr>
      <w:r>
        <w:t>Fluorite Systems</w:t>
      </w:r>
    </w:p>
    <w:p w14:paraId="572539FF" w14:textId="77777777" w:rsidR="000A3DA6" w:rsidRDefault="000A3DA6" w:rsidP="000A3DA6">
      <w:pPr>
        <w:rPr>
          <w:rFonts w:eastAsiaTheme="minorEastAsia"/>
        </w:rPr>
      </w:pPr>
      <w:r>
        <w:t xml:space="preserve">The fluorite structure belongs to the space group, </w:t>
      </w:r>
      <m:oMath>
        <m:sSubSup>
          <m:sSubSupPr>
            <m:ctrlPr>
              <w:rPr>
                <w:rFonts w:ascii="Cambria Math" w:hAnsi="Cambria Math"/>
                <w:i/>
              </w:rPr>
            </m:ctrlPr>
          </m:sSubSupPr>
          <m:e>
            <m:r>
              <w:rPr>
                <w:rFonts w:ascii="Cambria Math" w:hAnsi="Cambria Math"/>
              </w:rPr>
              <m:t>O</m:t>
            </m:r>
          </m:e>
          <m:sub>
            <m:r>
              <w:rPr>
                <w:rFonts w:ascii="Cambria Math" w:hAnsi="Cambria Math"/>
              </w:rPr>
              <m:t>h</m:t>
            </m:r>
          </m:sub>
          <m:sup>
            <m:r>
              <w:rPr>
                <w:rFonts w:ascii="Cambria Math" w:hAnsi="Cambria Math"/>
              </w:rPr>
              <m:t>5</m:t>
            </m:r>
          </m:sup>
        </m:sSubSup>
      </m:oMath>
      <w:r>
        <w:rPr>
          <w:rFonts w:eastAsiaTheme="minorEastAsia"/>
        </w:rPr>
        <w:t xml:space="preserve">, the Raman tensor transforms as the irreducible representa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g</m:t>
            </m:r>
          </m:sub>
        </m:sSub>
        <m:r>
          <w:rPr>
            <w:rFonts w:ascii="Cambria Math" w:eastAsiaTheme="minorEastAsia" w:hAnsi="Cambria Math"/>
          </w:rPr>
          <m:t>.</m:t>
        </m:r>
      </m:oMath>
    </w:p>
    <w:p w14:paraId="4A2EC853" w14:textId="77777777" w:rsidR="00CC070B" w:rsidRDefault="00C04D89" w:rsidP="000A3DA6">
      <w:pPr>
        <w:rPr>
          <w:rFonts w:eastAsiaTheme="minorEastAsia"/>
        </w:rPr>
      </w:pPr>
      <w:r>
        <w:rPr>
          <w:rFonts w:eastAsiaTheme="minorEastAsia"/>
        </w:rPr>
        <w:t xml:space="preserve">[Interstitial] </w:t>
      </w:r>
      <w:hyperlink r:id="rId4" w:history="1">
        <w:r w:rsidRPr="006C1E86">
          <w:rPr>
            <w:rStyle w:val="Hyperlink"/>
            <w:rFonts w:eastAsiaTheme="minorEastAsia"/>
          </w:rPr>
          <w:t>http://journals.aps.org/prb/pdf/10.1103/PhysRevB.20.3481</w:t>
        </w:r>
      </w:hyperlink>
    </w:p>
    <w:p w14:paraId="7FC7E613" w14:textId="77777777" w:rsidR="000A3DA6" w:rsidRPr="000A3DA6" w:rsidRDefault="000A3DA6" w:rsidP="000A3DA6">
      <w:pPr>
        <w:pStyle w:val="Heading2"/>
      </w:pPr>
      <w:r>
        <w:t>Anion Interstitial</w:t>
      </w:r>
    </w:p>
    <w:p w14:paraId="32D26382" w14:textId="77777777" w:rsidR="002F79C0" w:rsidRDefault="002F79C0" w:rsidP="002F79C0">
      <w:pPr>
        <w:rPr>
          <w:rFonts w:eastAsiaTheme="minorEastAsia"/>
        </w:rPr>
      </w:pPr>
      <w:r>
        <w:rPr>
          <w:rFonts w:eastAsiaTheme="minorEastAsia"/>
        </w:rPr>
        <w:t>Compounds with the fluorite structure are known to be capable of accommodating a large excess of anions (ions with net negative charge).</w:t>
      </w:r>
      <w:r>
        <w:rPr>
          <w:rFonts w:eastAsiaTheme="minorEastAsia"/>
        </w:rPr>
        <w:fldChar w:fldCharType="begin"/>
      </w:r>
      <w:r w:rsidR="000A3DA6">
        <w:rPr>
          <w:rFonts w:eastAsiaTheme="minorEastAsia"/>
        </w:rPr>
        <w:instrText xml:space="preserve"> ADDIN EN.CITE &lt;EndNote&gt;&lt;Cite&gt;&lt;Author&gt;Cheetham&lt;/Author&gt;&lt;Year&gt;1971&lt;/Year&gt;&lt;RecNum&gt;9&lt;/RecNum&gt;&lt;DisplayText&gt;[1]&lt;/DisplayText&gt;&lt;record&gt;&lt;rec-number&gt;9&lt;/rec-number&gt;&lt;foreign-keys&gt;&lt;key app="EN" db-id="e90v2v0p6fe0zle5ep1559tg2dfzvfaraa55" timestamp="1429814542"&gt;9&lt;/key&gt;&lt;/foreign-keys&gt;&lt;ref-type name="Journal Article"&gt;17&lt;/ref-type&gt;&lt;contributors&gt;&lt;authors&gt;&lt;author&gt;Cheetham, AK&lt;/author&gt;&lt;author&gt;Fender, BEF&lt;/author&gt;&lt;author&gt;Cooper, MJ&lt;/author&gt;&lt;/authors&gt;&lt;/contributors&gt;&lt;titles&gt;&lt;title&gt;Defect structure of calcium fluoride containing excess anions I. Bragg scattering&lt;/title&gt;&lt;secondary-title&gt;Journal of Physics C: Solid State Physics&lt;/secondary-title&gt;&lt;/titles&gt;&lt;periodical&gt;&lt;full-title&gt;Journal of Physics C: Solid State Physics&lt;/full-title&gt;&lt;/periodical&gt;&lt;pages&gt;3107&lt;/pages&gt;&lt;volume&gt;4&lt;/volume&gt;&lt;number&gt;18&lt;/number&gt;&lt;dates&gt;&lt;year&gt;1971&lt;/year&gt;&lt;/dates&gt;&lt;isbn&gt;0022-3719&lt;/isbn&gt;&lt;urls&gt;&lt;/urls&gt;&lt;/record&gt;&lt;/Cite&gt;&lt;/EndNote&gt;</w:instrText>
      </w:r>
      <w:r>
        <w:rPr>
          <w:rFonts w:eastAsiaTheme="minorEastAsia"/>
        </w:rPr>
        <w:fldChar w:fldCharType="separate"/>
      </w:r>
      <w:r w:rsidR="000A3DA6">
        <w:rPr>
          <w:rFonts w:eastAsiaTheme="minorEastAsia"/>
          <w:noProof/>
        </w:rPr>
        <w:t>[1]</w:t>
      </w:r>
      <w:r>
        <w:rPr>
          <w:rFonts w:eastAsiaTheme="minorEastAsia"/>
        </w:rPr>
        <w:fldChar w:fldCharType="end"/>
      </w:r>
      <w:r w:rsidR="00C570D5">
        <w:rPr>
          <w:rFonts w:eastAsiaTheme="minorEastAsia"/>
        </w:rPr>
        <w:t xml:space="preserve">  </w:t>
      </w:r>
    </w:p>
    <w:p w14:paraId="4C404EC3" w14:textId="77777777" w:rsidR="000A3DA6" w:rsidRDefault="00036AC2" w:rsidP="002F79C0">
      <w:pPr>
        <w:rPr>
          <w:rFonts w:eastAsiaTheme="minorEastAsia"/>
        </w:rPr>
      </w:pPr>
      <w:hyperlink r:id="rId5" w:history="1">
        <w:r w:rsidR="00C7352B" w:rsidRPr="006C1E86">
          <w:rPr>
            <w:rStyle w:val="Hyperlink"/>
            <w:rFonts w:eastAsiaTheme="minorEastAsia"/>
          </w:rPr>
          <w:t>http://journals.aps.org/prb/pdf/10.1103/PhysRevB.20.3462</w:t>
        </w:r>
      </w:hyperlink>
    </w:p>
    <w:p w14:paraId="5A1A7531" w14:textId="77777777" w:rsidR="00C7352B" w:rsidRDefault="00C7352B" w:rsidP="002F79C0">
      <w:pPr>
        <w:rPr>
          <w:rFonts w:eastAsiaTheme="minorEastAsia"/>
        </w:rPr>
      </w:pPr>
    </w:p>
    <w:p w14:paraId="440EB749" w14:textId="77777777" w:rsidR="000A3DA6" w:rsidRDefault="000A3DA6" w:rsidP="000A3DA6">
      <w:pPr>
        <w:jc w:val="center"/>
        <w:rPr>
          <w:rFonts w:eastAsiaTheme="minorEastAsia"/>
        </w:rPr>
      </w:pPr>
      <w:r>
        <w:rPr>
          <w:noProof/>
        </w:rPr>
        <w:drawing>
          <wp:inline distT="0" distB="0" distL="0" distR="0" wp14:anchorId="38007255" wp14:editId="042EE945">
            <wp:extent cx="4486275" cy="23241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486275" cy="2324100"/>
                    </a:xfrm>
                    <a:prstGeom prst="rect">
                      <a:avLst/>
                    </a:prstGeom>
                  </pic:spPr>
                </pic:pic>
              </a:graphicData>
            </a:graphic>
          </wp:inline>
        </w:drawing>
      </w:r>
    </w:p>
    <w:p w14:paraId="039A473C" w14:textId="77777777" w:rsidR="00CC070B" w:rsidRPr="00CC070B" w:rsidRDefault="00CC070B" w:rsidP="00CC070B">
      <w:pPr>
        <w:shd w:val="clear" w:color="auto" w:fill="FFFFFF"/>
        <w:spacing w:after="0" w:line="0" w:lineRule="auto"/>
        <w:rPr>
          <w:rFonts w:ascii="ff1" w:eastAsia="Times New Roman" w:hAnsi="ff1" w:cs="Times New Roman"/>
          <w:color w:val="000000"/>
          <w:spacing w:val="-1"/>
          <w:sz w:val="108"/>
          <w:szCs w:val="108"/>
        </w:rPr>
      </w:pPr>
      <w:r w:rsidRPr="00CC070B">
        <w:rPr>
          <w:rFonts w:ascii="ff1" w:eastAsia="Times New Roman" w:hAnsi="ff1" w:cs="Times New Roman"/>
          <w:color w:val="000000"/>
          <w:spacing w:val="-1"/>
          <w:sz w:val="108"/>
          <w:szCs w:val="108"/>
        </w:rPr>
        <w:t>[16</w:t>
      </w:r>
      <w:proofErr w:type="gramStart"/>
      <w:r w:rsidRPr="00CC070B">
        <w:rPr>
          <w:rFonts w:ascii="ff1" w:eastAsia="Times New Roman" w:hAnsi="ff1" w:cs="Times New Roman"/>
          <w:color w:val="000000"/>
          <w:spacing w:val="-1"/>
          <w:sz w:val="108"/>
          <w:szCs w:val="108"/>
        </w:rPr>
        <w:t>]  M.</w:t>
      </w:r>
      <w:proofErr w:type="gramEnd"/>
      <w:r w:rsidRPr="00CC070B">
        <w:rPr>
          <w:rFonts w:ascii="ff1" w:eastAsia="Times New Roman" w:hAnsi="ff1" w:cs="Times New Roman"/>
          <w:color w:val="000000"/>
          <w:spacing w:val="-1"/>
          <w:sz w:val="108"/>
          <w:szCs w:val="108"/>
        </w:rPr>
        <w:t xml:space="preserve"> A. H. </w:t>
      </w:r>
      <w:proofErr w:type="spellStart"/>
      <w:r w:rsidRPr="00CC070B">
        <w:rPr>
          <w:rFonts w:ascii="ff1" w:eastAsia="Times New Roman" w:hAnsi="ff1" w:cs="Times New Roman"/>
          <w:color w:val="000000"/>
          <w:spacing w:val="-1"/>
          <w:sz w:val="108"/>
          <w:szCs w:val="108"/>
        </w:rPr>
        <w:t>Nerenberg</w:t>
      </w:r>
      <w:proofErr w:type="spellEnd"/>
      <w:r w:rsidRPr="00CC070B">
        <w:rPr>
          <w:rFonts w:ascii="ff1" w:eastAsia="Times New Roman" w:hAnsi="ff1" w:cs="Times New Roman"/>
          <w:color w:val="000000"/>
          <w:spacing w:val="-1"/>
          <w:sz w:val="108"/>
          <w:szCs w:val="108"/>
        </w:rPr>
        <w:t xml:space="preserve">, T. M. </w:t>
      </w:r>
      <w:proofErr w:type="spellStart"/>
      <w:r w:rsidRPr="00CC070B">
        <w:rPr>
          <w:rFonts w:ascii="ff1" w:eastAsia="Times New Roman" w:hAnsi="ff1" w:cs="Times New Roman"/>
          <w:color w:val="000000"/>
          <w:spacing w:val="-1"/>
          <w:sz w:val="108"/>
          <w:szCs w:val="108"/>
        </w:rPr>
        <w:t>Haridasan</w:t>
      </w:r>
      <w:proofErr w:type="spellEnd"/>
      <w:r w:rsidRPr="00CC070B">
        <w:rPr>
          <w:rFonts w:ascii="ff1" w:eastAsia="Times New Roman" w:hAnsi="ff1" w:cs="Times New Roman"/>
          <w:color w:val="000000"/>
          <w:spacing w:val="-1"/>
          <w:sz w:val="108"/>
          <w:szCs w:val="108"/>
        </w:rPr>
        <w:t xml:space="preserve">, J. </w:t>
      </w:r>
      <w:proofErr w:type="spellStart"/>
      <w:r w:rsidRPr="00CC070B">
        <w:rPr>
          <w:rFonts w:ascii="ff1" w:eastAsia="Times New Roman" w:hAnsi="ff1" w:cs="Times New Roman"/>
          <w:color w:val="000000"/>
          <w:spacing w:val="-1"/>
          <w:sz w:val="108"/>
          <w:szCs w:val="108"/>
        </w:rPr>
        <w:t>Govindarajan</w:t>
      </w:r>
      <w:proofErr w:type="spellEnd"/>
      <w:r w:rsidRPr="00CC070B">
        <w:rPr>
          <w:rFonts w:ascii="ff1" w:eastAsia="Times New Roman" w:hAnsi="ff1" w:cs="Times New Roman"/>
          <w:color w:val="000000"/>
          <w:spacing w:val="-1"/>
          <w:sz w:val="108"/>
          <w:szCs w:val="108"/>
        </w:rPr>
        <w:t xml:space="preserve">, and P. W. M. Jacobs, J. Phys. Chem. Solids </w:t>
      </w:r>
      <w:r w:rsidRPr="00CC070B">
        <w:rPr>
          <w:rFonts w:ascii="ff2" w:eastAsia="Times New Roman" w:hAnsi="ff2" w:cs="Times New Roman"/>
          <w:color w:val="000000"/>
          <w:spacing w:val="-3"/>
          <w:sz w:val="108"/>
          <w:szCs w:val="108"/>
        </w:rPr>
        <w:t>41</w:t>
      </w:r>
      <w:r w:rsidRPr="00CC070B">
        <w:rPr>
          <w:rFonts w:ascii="ff1" w:eastAsia="Times New Roman" w:hAnsi="ff1" w:cs="Times New Roman"/>
          <w:color w:val="000000"/>
          <w:sz w:val="108"/>
          <w:szCs w:val="108"/>
        </w:rPr>
        <w:t xml:space="preserve">, 1217 </w:t>
      </w:r>
    </w:p>
    <w:p w14:paraId="50AB88DC" w14:textId="77777777" w:rsidR="00CC070B" w:rsidRPr="00CC070B" w:rsidRDefault="00CC070B" w:rsidP="00CC070B">
      <w:pPr>
        <w:shd w:val="clear" w:color="auto" w:fill="FFFFFF"/>
        <w:spacing w:after="0" w:line="0" w:lineRule="auto"/>
        <w:rPr>
          <w:rFonts w:ascii="ff1" w:eastAsia="Times New Roman" w:hAnsi="ff1" w:cs="Times New Roman"/>
          <w:color w:val="000000"/>
          <w:spacing w:val="-1"/>
          <w:sz w:val="108"/>
          <w:szCs w:val="108"/>
        </w:rPr>
      </w:pPr>
      <w:r w:rsidRPr="00CC070B">
        <w:rPr>
          <w:rFonts w:ascii="ff1" w:eastAsia="Times New Roman" w:hAnsi="ff1" w:cs="Times New Roman"/>
          <w:color w:val="000000"/>
          <w:spacing w:val="-1"/>
          <w:sz w:val="108"/>
          <w:szCs w:val="108"/>
        </w:rPr>
        <w:t xml:space="preserve">(1980). </w:t>
      </w:r>
    </w:p>
    <w:p w14:paraId="5FAE4560" w14:textId="77777777" w:rsidR="00CC070B" w:rsidRPr="00CC070B" w:rsidRDefault="00CC070B" w:rsidP="00CC070B">
      <w:pPr>
        <w:shd w:val="clear" w:color="auto" w:fill="FFFFFF"/>
        <w:spacing w:after="0" w:line="0" w:lineRule="auto"/>
        <w:rPr>
          <w:rFonts w:ascii="ff1" w:eastAsia="Times New Roman" w:hAnsi="ff1" w:cs="Times New Roman"/>
          <w:color w:val="000000"/>
          <w:spacing w:val="-1"/>
          <w:sz w:val="108"/>
          <w:szCs w:val="108"/>
        </w:rPr>
      </w:pPr>
      <w:r w:rsidRPr="00CC070B">
        <w:rPr>
          <w:rFonts w:ascii="ff1" w:eastAsia="Times New Roman" w:hAnsi="ff1" w:cs="Times New Roman"/>
          <w:color w:val="000000"/>
          <w:spacing w:val="-1"/>
          <w:sz w:val="108"/>
          <w:szCs w:val="108"/>
        </w:rPr>
        <w:t xml:space="preserve">[17]  T. M. </w:t>
      </w:r>
      <w:proofErr w:type="spellStart"/>
      <w:r w:rsidRPr="00CC070B">
        <w:rPr>
          <w:rFonts w:ascii="ff1" w:eastAsia="Times New Roman" w:hAnsi="ff1" w:cs="Times New Roman"/>
          <w:color w:val="000000"/>
          <w:spacing w:val="-1"/>
          <w:sz w:val="108"/>
          <w:szCs w:val="108"/>
        </w:rPr>
        <w:t>Haridasan</w:t>
      </w:r>
      <w:proofErr w:type="spellEnd"/>
      <w:r w:rsidRPr="00CC070B">
        <w:rPr>
          <w:rFonts w:ascii="ff1" w:eastAsia="Times New Roman" w:hAnsi="ff1" w:cs="Times New Roman"/>
          <w:color w:val="000000"/>
          <w:spacing w:val="-1"/>
          <w:sz w:val="108"/>
          <w:szCs w:val="108"/>
        </w:rPr>
        <w:t xml:space="preserve">, J. </w:t>
      </w:r>
      <w:proofErr w:type="spellStart"/>
      <w:r w:rsidRPr="00CC070B">
        <w:rPr>
          <w:rFonts w:ascii="ff1" w:eastAsia="Times New Roman" w:hAnsi="ff1" w:cs="Times New Roman"/>
          <w:color w:val="000000"/>
          <w:spacing w:val="-1"/>
          <w:sz w:val="108"/>
          <w:szCs w:val="108"/>
        </w:rPr>
        <w:t>Govindarajan</w:t>
      </w:r>
      <w:proofErr w:type="spellEnd"/>
      <w:r w:rsidRPr="00CC070B">
        <w:rPr>
          <w:rFonts w:ascii="ff1" w:eastAsia="Times New Roman" w:hAnsi="ff1" w:cs="Times New Roman"/>
          <w:color w:val="000000"/>
          <w:spacing w:val="-1"/>
          <w:sz w:val="108"/>
          <w:szCs w:val="108"/>
        </w:rPr>
        <w:t xml:space="preserve">, M. A. </w:t>
      </w:r>
      <w:proofErr w:type="spellStart"/>
      <w:r w:rsidRPr="00CC070B">
        <w:rPr>
          <w:rFonts w:ascii="ff1" w:eastAsia="Times New Roman" w:hAnsi="ff1" w:cs="Times New Roman"/>
          <w:color w:val="000000"/>
          <w:spacing w:val="-1"/>
          <w:sz w:val="108"/>
          <w:szCs w:val="108"/>
        </w:rPr>
        <w:t>Nerenberg</w:t>
      </w:r>
      <w:proofErr w:type="spellEnd"/>
      <w:r w:rsidRPr="00CC070B">
        <w:rPr>
          <w:rFonts w:ascii="ff1" w:eastAsia="Times New Roman" w:hAnsi="ff1" w:cs="Times New Roman"/>
          <w:color w:val="000000"/>
          <w:spacing w:val="-1"/>
          <w:sz w:val="108"/>
          <w:szCs w:val="108"/>
        </w:rPr>
        <w:t xml:space="preserve">, and P. W. M. Jacobs, Phys. Rev. B </w:t>
      </w:r>
      <w:r w:rsidRPr="00CC070B">
        <w:rPr>
          <w:rFonts w:ascii="ff2" w:eastAsia="Times New Roman" w:hAnsi="ff2" w:cs="Times New Roman"/>
          <w:color w:val="000000"/>
          <w:spacing w:val="-3"/>
          <w:sz w:val="108"/>
          <w:szCs w:val="108"/>
        </w:rPr>
        <w:t>20</w:t>
      </w:r>
      <w:r w:rsidRPr="00CC070B">
        <w:rPr>
          <w:rFonts w:ascii="ff1" w:eastAsia="Times New Roman" w:hAnsi="ff1" w:cs="Times New Roman"/>
          <w:color w:val="000000"/>
          <w:spacing w:val="-1"/>
          <w:sz w:val="108"/>
          <w:szCs w:val="108"/>
        </w:rPr>
        <w:t xml:space="preserve">, 3462, 3474 (1979). </w:t>
      </w:r>
    </w:p>
    <w:p w14:paraId="3BA84B77" w14:textId="77777777" w:rsidR="000A3DA6" w:rsidRDefault="000A3DA6" w:rsidP="000A3DA6">
      <w:pPr>
        <w:pStyle w:val="Heading2"/>
        <w:rPr>
          <w:rFonts w:eastAsiaTheme="minorEastAsia"/>
        </w:rPr>
      </w:pPr>
      <w:r>
        <w:rPr>
          <w:rFonts w:eastAsiaTheme="minorEastAsia"/>
        </w:rPr>
        <w:t>Anion Vacancies</w:t>
      </w:r>
    </w:p>
    <w:p w14:paraId="4263FB08" w14:textId="77777777" w:rsidR="00CC070B" w:rsidRDefault="00CC070B" w:rsidP="002F79C0">
      <w:pPr>
        <w:rPr>
          <w:rFonts w:eastAsiaTheme="minorEastAsia"/>
        </w:rPr>
      </w:pPr>
    </w:p>
    <w:p w14:paraId="10A243D7" w14:textId="77777777" w:rsidR="000A3DA6" w:rsidRDefault="000A3DA6" w:rsidP="002F79C0">
      <w:pPr>
        <w:rPr>
          <w:rFonts w:eastAsiaTheme="minorEastAsia"/>
        </w:rPr>
      </w:pPr>
      <w:proofErr w:type="spellStart"/>
      <w:r>
        <w:rPr>
          <w:rFonts w:eastAsiaTheme="minorEastAsia"/>
        </w:rPr>
        <w:t>Yttria</w:t>
      </w:r>
      <w:proofErr w:type="spellEnd"/>
      <w:r>
        <w:rPr>
          <w:rFonts w:eastAsiaTheme="minorEastAsia"/>
        </w:rPr>
        <w:t xml:space="preserve"> doped CaF2.</w:t>
      </w:r>
      <w:r>
        <w:rPr>
          <w:rFonts w:eastAsiaTheme="minorEastAsia"/>
        </w:rPr>
        <w:fldChar w:fldCharType="begin"/>
      </w:r>
      <w:r>
        <w:rPr>
          <w:rFonts w:eastAsiaTheme="minorEastAsia"/>
        </w:rPr>
        <w:instrText xml:space="preserve"> ADDIN EN.CITE &lt;EndNote&gt;&lt;Cite&gt;&lt;Author&gt;Short&lt;/Author&gt;&lt;Year&gt;1963&lt;/Year&gt;&lt;RecNum&gt;11&lt;/RecNum&gt;&lt;DisplayText&gt;[2]&lt;/DisplayText&gt;&lt;record&gt;&lt;rec-number&gt;11&lt;/rec-number&gt;&lt;foreign-keys&gt;&lt;key app="EN" db-id="e90v2v0p6fe0zle5ep1559tg2dfzvfaraa55" timestamp="1433356606"&gt;11&lt;/key&gt;&lt;/foreign-keys&gt;&lt;ref-type name="Journal Article"&gt;17&lt;/ref-type&gt;&lt;contributors&gt;&lt;authors&gt;&lt;author&gt;Short, James&lt;/author&gt;&lt;author&gt;Roy, Rustum&lt;/author&gt;&lt;/authors&gt;&lt;/contributors&gt;&lt;titles&gt;&lt;title&gt;Confirmation of defect character in calcium fluoride-yttrium fluoride crystalline solutions&lt;/title&gt;&lt;secondary-title&gt;The Journal of Physical Chemistry&lt;/secondary-title&gt;&lt;/titles&gt;&lt;periodical&gt;&lt;full-title&gt;The Journal of Physical Chemistry&lt;/full-title&gt;&lt;/periodical&gt;&lt;pages&gt;1860-1861&lt;/pages&gt;&lt;volume&gt;67&lt;/volume&gt;&lt;number&gt;9&lt;/number&gt;&lt;dates&gt;&lt;year&gt;1963&lt;/year&gt;&lt;/dates&gt;&lt;isbn&gt;0022-3654&lt;/isbn&gt;&lt;urls&gt;&lt;/urls&gt;&lt;/record&gt;&lt;/Cite&gt;&lt;/EndNote&gt;</w:instrText>
      </w:r>
      <w:r>
        <w:rPr>
          <w:rFonts w:eastAsiaTheme="minorEastAsia"/>
        </w:rPr>
        <w:fldChar w:fldCharType="separate"/>
      </w:r>
      <w:r>
        <w:rPr>
          <w:rFonts w:eastAsiaTheme="minorEastAsia"/>
          <w:noProof/>
        </w:rPr>
        <w:t>[2]</w:t>
      </w:r>
      <w:r>
        <w:rPr>
          <w:rFonts w:eastAsiaTheme="minorEastAsia"/>
        </w:rPr>
        <w:fldChar w:fldCharType="end"/>
      </w:r>
    </w:p>
    <w:p w14:paraId="3C115218" w14:textId="77777777" w:rsidR="000A3DA6" w:rsidRDefault="000A3DA6" w:rsidP="002F79C0">
      <w:pPr>
        <w:rPr>
          <w:rFonts w:eastAsiaTheme="minorEastAsia"/>
        </w:rPr>
      </w:pPr>
      <w:r>
        <w:rPr>
          <w:rFonts w:eastAsiaTheme="minorEastAsia"/>
        </w:rPr>
        <w:t>Sodium doped CaF2.</w:t>
      </w:r>
    </w:p>
    <w:p w14:paraId="7F872507" w14:textId="77777777" w:rsidR="000814A8" w:rsidRDefault="008B0878" w:rsidP="002F79C0">
      <w:pPr>
        <w:rPr>
          <w:rFonts w:eastAsiaTheme="minorEastAsia"/>
          <w:b/>
        </w:rPr>
      </w:pPr>
      <w:r>
        <w:rPr>
          <w:rFonts w:eastAsiaTheme="minorEastAsia"/>
          <w:b/>
        </w:rPr>
        <w:lastRenderedPageBreak/>
        <w:t>Raman Spectra</w:t>
      </w:r>
    </w:p>
    <w:p w14:paraId="7EA4743A" w14:textId="77777777" w:rsidR="008B0878" w:rsidRDefault="00CC070B" w:rsidP="002F79C0">
      <w:pPr>
        <w:rPr>
          <w:rFonts w:eastAsiaTheme="minorEastAsia"/>
          <w:b/>
        </w:rPr>
      </w:pPr>
      <w:r>
        <w:rPr>
          <w:rFonts w:eastAsiaTheme="minorEastAsia"/>
          <w:b/>
        </w:rPr>
        <w:t>Frankel Defect</w:t>
      </w:r>
    </w:p>
    <w:p w14:paraId="060BCA7D" w14:textId="77777777" w:rsidR="00CC070B" w:rsidRDefault="00CC070B" w:rsidP="002F79C0">
      <w:r>
        <w:t xml:space="preserve">In the case of a </w:t>
      </w:r>
      <w:proofErr w:type="spellStart"/>
      <w:r>
        <w:t>Frenkel</w:t>
      </w:r>
      <w:proofErr w:type="spellEnd"/>
      <w:r>
        <w:t xml:space="preserve"> defect, we shall assume that the vacancy and interstitial are far apart such that their interaction is not important. This assumption is made to make the calculations tractable, so that we can take the case of an isolated interstitial and then an isolated vacancy separately.</w:t>
      </w:r>
    </w:p>
    <w:p w14:paraId="0D63C2CE" w14:textId="77777777" w:rsidR="00CC070B" w:rsidRDefault="00036AC2" w:rsidP="002F79C0">
      <w:pPr>
        <w:rPr>
          <w:rFonts w:eastAsiaTheme="minorEastAsia"/>
          <w:b/>
        </w:rPr>
      </w:pPr>
      <w:hyperlink r:id="rId7" w:history="1">
        <w:r w:rsidR="00CC070B" w:rsidRPr="006C1E86">
          <w:rPr>
            <w:rStyle w:val="Hyperlink"/>
            <w:rFonts w:eastAsiaTheme="minorEastAsia"/>
            <w:b/>
          </w:rPr>
          <w:t>http://journals.aps.org/prb/pdf/10.1103/PhysRevB.20.3481</w:t>
        </w:r>
      </w:hyperlink>
    </w:p>
    <w:p w14:paraId="4734FE73" w14:textId="77777777" w:rsidR="00CC070B" w:rsidRPr="008B0878" w:rsidRDefault="00CC070B" w:rsidP="002F79C0">
      <w:pPr>
        <w:rPr>
          <w:rFonts w:eastAsiaTheme="minorEastAsia"/>
          <w:b/>
        </w:rPr>
      </w:pPr>
    </w:p>
    <w:p w14:paraId="571262A9" w14:textId="77777777" w:rsidR="002F79C0" w:rsidRDefault="002F79C0" w:rsidP="002F79C0">
      <w:pPr>
        <w:rPr>
          <w:b/>
          <w:u w:val="single"/>
        </w:rPr>
      </w:pPr>
      <w:r w:rsidRPr="002F79C0">
        <w:rPr>
          <w:b/>
          <w:u w:val="single"/>
        </w:rPr>
        <w:t>Defect Structures</w:t>
      </w:r>
    </w:p>
    <w:p w14:paraId="775FC1E9" w14:textId="77777777" w:rsidR="002F79C0" w:rsidRPr="003E7CC6" w:rsidRDefault="003E7CC6" w:rsidP="002F79C0">
      <w:r>
        <w:t>Defects to the anion sublattice</w:t>
      </w:r>
    </w:p>
    <w:p w14:paraId="2F9F03A7" w14:textId="77777777" w:rsidR="002F79C0" w:rsidRDefault="002F79C0" w:rsidP="002F79C0">
      <w:pPr>
        <w:pStyle w:val="Heading1"/>
      </w:pPr>
      <w:r>
        <w:t>Computational Methods</w:t>
      </w:r>
    </w:p>
    <w:p w14:paraId="025BE8D3" w14:textId="77777777" w:rsidR="002F79C0" w:rsidRDefault="002F79C0" w:rsidP="002F79C0">
      <w:r>
        <w:t>Umari and Pasquarello describe a technique where both IR and Raman spectra are calculated from first principals for an amorphous silicate system</w:t>
      </w:r>
      <w:r>
        <w:fldChar w:fldCharType="begin"/>
      </w:r>
      <w:r w:rsidR="000A3DA6">
        <w:instrText xml:space="preserve"> ADDIN EN.CITE &lt;EndNote&gt;&lt;Cite&gt;&lt;Author&gt;Umari&lt;/Author&gt;&lt;Year&gt;2005&lt;/Year&gt;&lt;RecNum&gt;47&lt;/RecNum&gt;&lt;DisplayText&gt;[3]&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sidR="000A3DA6">
        <w:rPr>
          <w:noProof/>
        </w:rPr>
        <w:t>[3]</w:t>
      </w:r>
      <w:r>
        <w:fldChar w:fldCharType="end"/>
      </w:r>
      <w:r>
        <w:t xml:space="preserve"> which uses results from the modern theory of polarization to treat finite electric fields.</w:t>
      </w:r>
      <w:r>
        <w:fldChar w:fldCharType="begin"/>
      </w:r>
      <w:r w:rsidR="000A3DA6">
        <w:instrText xml:space="preserve"> ADDIN EN.CITE &lt;EndNote&gt;&lt;Cite&gt;&lt;Author&gt;Umari&lt;/Author&gt;&lt;Year&gt;2002&lt;/Year&gt;&lt;RecNum&gt;56&lt;/RecNum&gt;&lt;DisplayText&gt;[4]&lt;/DisplayText&gt;&lt;record&gt;&lt;rec-number&gt;56&lt;/rec-number&gt;&lt;foreign-keys&gt;&lt;key app="EN" db-id="v90sad2xo29px8e9xarvete1e9es0fwvtw5r" timestamp="1427325458"&gt;56&lt;/key&gt;&lt;/foreign-keys&gt;&lt;ref-type name="Journal Article"&gt;17&lt;/ref-type&gt;&lt;contributors&gt;&lt;authors&gt;&lt;author&gt;Umari, P&lt;/author&gt;&lt;author&gt;Pasquarello, Alfredo&lt;/author&gt;&lt;/authors&gt;&lt;/contributors&gt;&lt;titles&gt;&lt;title&gt;Ab initio molecular dynamics in a finite homogeneous electric field&lt;/title&gt;&lt;secondary-title&gt;Physical review letters&lt;/secondary-title&gt;&lt;/titles&gt;&lt;periodical&gt;&lt;full-title&gt;Physical Review Letters&lt;/full-title&gt;&lt;/periodical&gt;&lt;pages&gt;157602&lt;/pages&gt;&lt;volume&gt;89&lt;/volume&gt;&lt;number&gt;15&lt;/number&gt;&lt;dates&gt;&lt;year&gt;2002&lt;/year&gt;&lt;/dates&gt;&lt;urls&gt;&lt;/urls&gt;&lt;/record&gt;&lt;/Cite&gt;&lt;/EndNote&gt;</w:instrText>
      </w:r>
      <w:r>
        <w:fldChar w:fldCharType="separate"/>
      </w:r>
      <w:r w:rsidR="000A3DA6">
        <w:rPr>
          <w:noProof/>
        </w:rPr>
        <w:t>[4]</w:t>
      </w:r>
      <w:r>
        <w:fldChar w:fldCharType="end"/>
      </w:r>
      <w:r>
        <w:t xml:space="preserve">  This method gives derivatives with respect to the electrical field equivalent to perturbational methods</w:t>
      </w:r>
      <w:r>
        <w:fldChar w:fldCharType="begin"/>
      </w:r>
      <w:r w:rsidR="000A3DA6">
        <w:instrText xml:space="preserve"> ADDIN EN.CITE &lt;EndNote&gt;&lt;Cite&gt;&lt;Author&gt;Umari&lt;/Author&gt;&lt;Year&gt;2002&lt;/Year&gt;&lt;RecNum&gt;56&lt;/RecNum&gt;&lt;DisplayText&gt;[4, 5]&lt;/DisplayText&gt;&lt;record&gt;&lt;rec-number&gt;56&lt;/rec-number&gt;&lt;foreign-keys&gt;&lt;key app="EN" db-id="v90sad2xo29px8e9xarvete1e9es0fwvtw5r" timestamp="1427325458"&gt;56&lt;/key&gt;&lt;/foreign-keys&gt;&lt;ref-type name="Journal Article"&gt;17&lt;/ref-type&gt;&lt;contributors&gt;&lt;authors&gt;&lt;author&gt;Umari, P&lt;/author&gt;&lt;author&gt;Pasquarello, Alfredo&lt;/author&gt;&lt;/authors&gt;&lt;/contributors&gt;&lt;titles&gt;&lt;title&gt;Ab initio molecular dynamics in a finite homogeneous electric field&lt;/title&gt;&lt;secondary-title&gt;Physical review letters&lt;/secondary-title&gt;&lt;/titles&gt;&lt;periodical&gt;&lt;full-title&gt;Physical Review Letters&lt;/full-title&gt;&lt;/periodical&gt;&lt;pages&gt;157602&lt;/pages&gt;&lt;volume&gt;89&lt;/volume&gt;&lt;number&gt;15&lt;/number&gt;&lt;dates&gt;&lt;year&gt;2002&lt;/year&gt;&lt;/dates&gt;&lt;urls&gt;&lt;/urls&gt;&lt;/record&gt;&lt;/Cite&gt;&lt;Cite&gt;&lt;Author&gt;Nunes&lt;/Author&gt;&lt;Year&gt;2001&lt;/Year&gt;&lt;RecNum&gt;57&lt;/RecNum&gt;&lt;record&gt;&lt;rec-number&gt;57&lt;/rec-number&gt;&lt;foreign-keys&gt;&lt;key app="EN" db-id="v90sad2xo29px8e9xarvete1e9es0fwvtw5r" timestamp="1427325766"&gt;57&lt;/key&gt;&lt;/foreign-keys&gt;&lt;ref-type name="Journal Article"&gt;17&lt;/ref-type&gt;&lt;contributors&gt;&lt;authors&gt;&lt;author&gt;Nunes, RW&lt;/author&gt;&lt;author&gt;Gonze, Xavier&lt;/author&gt;&lt;/authors&gt;&lt;/contributors&gt;&lt;titles&gt;&lt;title&gt;Berry-phase treatment of the homogeneous electric field perturbation in insulators&lt;/title&gt;&lt;secondary-title&gt;Physical Review B&lt;/secondary-title&gt;&lt;/titles&gt;&lt;periodical&gt;&lt;full-title&gt;Physical Review B&lt;/full-title&gt;&lt;/periodical&gt;&lt;pages&gt;155107&lt;/pages&gt;&lt;volume&gt;63&lt;/volume&gt;&lt;number&gt;15&lt;/number&gt;&lt;dates&gt;&lt;year&gt;2001&lt;/year&gt;&lt;/dates&gt;&lt;urls&gt;&lt;/urls&gt;&lt;/record&gt;&lt;/Cite&gt;&lt;/EndNote&gt;</w:instrText>
      </w:r>
      <w:r>
        <w:fldChar w:fldCharType="separate"/>
      </w:r>
      <w:r w:rsidR="000A3DA6">
        <w:rPr>
          <w:noProof/>
        </w:rPr>
        <w:t>[4, 5]</w:t>
      </w:r>
      <w:r>
        <w:fldChar w:fldCharType="end"/>
      </w:r>
      <w:r>
        <w:t xml:space="preserve"> but only requires the addition of a term to the ground energy functional</w:t>
      </w:r>
      <w:r>
        <w:fldChar w:fldCharType="begin"/>
      </w:r>
      <w:r w:rsidR="000A3DA6">
        <w:instrText xml:space="preserve"> ADDIN EN.CITE &lt;EndNote&gt;&lt;Cite&gt;&lt;Author&gt;Umari&lt;/Author&gt;&lt;Year&gt;2005&lt;/Year&gt;&lt;RecNum&gt;47&lt;/RecNum&gt;&lt;DisplayText&gt;[3]&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sidR="000A3DA6">
        <w:rPr>
          <w:noProof/>
        </w:rPr>
        <w:t>[3]</w:t>
      </w:r>
      <w:r>
        <w:fldChar w:fldCharType="end"/>
      </w:r>
      <w:r>
        <w:t>:</w:t>
      </w:r>
    </w:p>
    <w:p w14:paraId="1AFFA140" w14:textId="77777777" w:rsidR="002F79C0" w:rsidRDefault="00036AC2" w:rsidP="002F79C0">
      <m:oMathPara>
        <m:oMath>
          <m:sSup>
            <m:sSupPr>
              <m:ctrlPr>
                <w:rPr>
                  <w:rFonts w:ascii="Cambria Math" w:hAnsi="Cambria Math"/>
                  <w:sz w:val="24"/>
                  <w:szCs w:val="24"/>
                </w:rPr>
              </m:ctrlPr>
            </m:sSupPr>
            <m:e>
              <m:r>
                <w:rPr>
                  <w:rFonts w:ascii="Cambria Math" w:hAnsi="Cambria Math"/>
                </w:rPr>
                <m:t>E</m:t>
              </m:r>
            </m:e>
            <m:sup>
              <m:r>
                <m:rPr>
                  <m:sty m:val="p"/>
                </m:rPr>
                <w:rPr>
                  <w:rFonts w:ascii="Cambria Math" w:hAnsi="Cambria Math"/>
                </w:rPr>
                <m:t>ℇ</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hAnsi="Cambria Math"/>
            </w:rPr>
            <m:t>=</m:t>
          </m:r>
          <m:sSup>
            <m:sSupPr>
              <m:ctrlPr>
                <w:rPr>
                  <w:rFonts w:ascii="Cambria Math" w:hAnsi="Cambria Math"/>
                  <w:sz w:val="24"/>
                  <w:szCs w:val="24"/>
                </w:rPr>
              </m:ctrlPr>
            </m:sSupPr>
            <m:e>
              <m:r>
                <w:rPr>
                  <w:rFonts w:ascii="Cambria Math" w:hAnsi="Cambria Math"/>
                </w:rPr>
                <m:t>E</m:t>
              </m:r>
            </m:e>
            <m:sup>
              <m:r>
                <m:rPr>
                  <m:sty m:val="p"/>
                </m:rPr>
                <w:rPr>
                  <w:rFonts w:ascii="Cambria Math" w:hAnsi="Cambria Math"/>
                </w:rPr>
                <m:t>0</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eastAsiaTheme="minorEastAsia" w:hAnsi="Cambria Math"/>
            </w:rPr>
            <m:t>-Ωℇ(</m:t>
          </m:r>
          <m:sSup>
            <m:sSupPr>
              <m:ctrlPr>
                <w:rPr>
                  <w:rFonts w:ascii="Cambria Math" w:eastAsiaTheme="minorEastAsia" w:hAnsi="Cambria Math"/>
                  <w:sz w:val="24"/>
                  <w:szCs w:val="24"/>
                </w:rPr>
              </m:ctrlPr>
            </m:sSupPr>
            <m:e>
              <m:r>
                <w:rPr>
                  <w:rFonts w:ascii="Cambria Math" w:eastAsiaTheme="minorEastAsia" w:hAnsi="Cambria Math"/>
                </w:rPr>
                <m:t>P</m:t>
              </m:r>
            </m:e>
            <m:sup>
              <m:r>
                <m:rPr>
                  <m:nor/>
                </m:rPr>
                <w:rPr>
                  <w:rFonts w:eastAsiaTheme="minorEastAsia"/>
                </w:rPr>
                <m:t>el</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hAnsi="Cambria Math"/>
            </w:rPr>
            <m:t>+</m:t>
          </m:r>
          <m:sSup>
            <m:sSupPr>
              <m:ctrlPr>
                <w:rPr>
                  <w:rFonts w:ascii="Cambria Math" w:hAnsi="Cambria Math"/>
                  <w:sz w:val="24"/>
                  <w:szCs w:val="24"/>
                </w:rPr>
              </m:ctrlPr>
            </m:sSupPr>
            <m:e>
              <m:r>
                <w:rPr>
                  <w:rFonts w:ascii="Cambria Math" w:hAnsi="Cambria Math"/>
                </w:rPr>
                <m:t>P</m:t>
              </m:r>
            </m:e>
            <m:sup>
              <m:r>
                <m:rPr>
                  <m:nor/>
                </m:rPr>
                <m:t>ion</m:t>
              </m:r>
            </m:sup>
          </m:sSup>
          <m:r>
            <m:rPr>
              <m:sty m:val="p"/>
            </m:rPr>
            <w:rPr>
              <w:rFonts w:ascii="Cambria Math" w:hAnsi="Cambria Math"/>
            </w:rPr>
            <m:t>)</m:t>
          </m:r>
        </m:oMath>
      </m:oMathPara>
    </w:p>
    <w:p w14:paraId="5BD9C960" w14:textId="77777777" w:rsidR="002F79C0" w:rsidRDefault="00036AC2" w:rsidP="002F79C0">
      <m:oMath>
        <m:sSup>
          <m:sSupPr>
            <m:ctrlPr>
              <w:rPr>
                <w:rFonts w:ascii="Cambria Math" w:hAnsi="Cambria Math"/>
                <w:i/>
                <w:sz w:val="24"/>
                <w:szCs w:val="24"/>
              </w:rPr>
            </m:ctrlPr>
          </m:sSupPr>
          <m:e>
            <m:r>
              <w:rPr>
                <w:rFonts w:ascii="Cambria Math" w:hAnsi="Cambria Math"/>
              </w:rPr>
              <m:t>E</m:t>
            </m:r>
          </m:e>
          <m:sup>
            <m:r>
              <w:rPr>
                <w:rFonts w:ascii="Cambria Math" w:hAnsi="Cambria Math"/>
              </w:rPr>
              <m:t>0</m:t>
            </m:r>
          </m:sup>
        </m:sSup>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ψ</m:t>
                </m:r>
              </m:e>
            </m:d>
          </m:e>
        </m:d>
      </m:oMath>
      <w:r w:rsidR="002F79C0">
        <w:t xml:space="preserve"> is the energy functional in the absence of an electric field, </w:t>
      </w:r>
      <m:oMath>
        <m:sSup>
          <m:sSupPr>
            <m:ctrlPr>
              <w:rPr>
                <w:rFonts w:ascii="Cambria Math" w:eastAsiaTheme="minorEastAsia" w:hAnsi="Cambria Math"/>
                <w:i/>
                <w:sz w:val="24"/>
                <w:szCs w:val="24"/>
              </w:rPr>
            </m:ctrlPr>
          </m:sSupPr>
          <m:e>
            <m:r>
              <w:rPr>
                <w:rFonts w:ascii="Cambria Math" w:eastAsiaTheme="minorEastAsia" w:hAnsi="Cambria Math"/>
              </w:rPr>
              <m:t>P</m:t>
            </m:r>
          </m:e>
          <m:sup>
            <m:r>
              <m:rPr>
                <m:nor/>
              </m:rPr>
              <w:rPr>
                <w:rFonts w:ascii="Cambria Math" w:eastAsiaTheme="minorEastAsia" w:hAnsi="Cambria Math"/>
              </w:rPr>
              <m:t>el</m:t>
            </m:r>
          </m:sup>
        </m:sSup>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ψ</m:t>
                </m:r>
              </m:e>
            </m:d>
          </m:e>
        </m:d>
        <m:r>
          <w:rPr>
            <w:rFonts w:ascii="Cambria Math" w:hAnsi="Cambria Math"/>
          </w:rPr>
          <m:t xml:space="preserve"> </m:t>
        </m:r>
      </m:oMath>
      <w:r w:rsidR="002F79C0">
        <w:t xml:space="preserve">is the electronic polarization and </w:t>
      </w:r>
      <m:oMath>
        <m:sSup>
          <m:sSupPr>
            <m:ctrlPr>
              <w:rPr>
                <w:rFonts w:ascii="Cambria Math" w:hAnsi="Cambria Math"/>
                <w:i/>
                <w:sz w:val="24"/>
                <w:szCs w:val="24"/>
              </w:rPr>
            </m:ctrlPr>
          </m:sSupPr>
          <m:e>
            <m:r>
              <w:rPr>
                <w:rFonts w:ascii="Cambria Math" w:hAnsi="Cambria Math"/>
              </w:rPr>
              <m:t>P</m:t>
            </m:r>
          </m:e>
          <m:sup>
            <m:r>
              <m:rPr>
                <m:nor/>
              </m:rPr>
              <w:rPr>
                <w:rFonts w:ascii="Cambria Math" w:hAnsi="Cambria Math"/>
              </w:rPr>
              <m:t>ion</m:t>
            </m:r>
          </m:sup>
        </m:sSup>
      </m:oMath>
      <w:r w:rsidR="002F79C0">
        <w:t xml:space="preserve"> is the ionic polarization.  </w:t>
      </w:r>
    </w:p>
    <w:p w14:paraId="4D0F5066" w14:textId="77777777" w:rsidR="002F79C0" w:rsidRDefault="002F79C0" w:rsidP="002F79C0">
      <w:r>
        <w:t xml:space="preserve">This approach is attractive for several reasons.  First, by defining the polarizability tensor as derivatives of atomic forces with respect to finite electric fields approximations for the Raman spectra can be calculated using density functional theory (DFT) software such as VASP.  </w:t>
      </w:r>
    </w:p>
    <w:p w14:paraId="5F8C41CE" w14:textId="77777777" w:rsidR="002F79C0" w:rsidRDefault="002F79C0" w:rsidP="002F79C0">
      <w:r>
        <w:t>With this approach, dielectric susceptibilities, can be calculated by taking finite differences of the polarization of the system subject to an electric field</w:t>
      </w:r>
      <w:r>
        <w:fldChar w:fldCharType="begin"/>
      </w:r>
      <w:r w:rsidR="000A3DA6">
        <w:instrText xml:space="preserve"> ADDIN EN.CITE &lt;EndNote&gt;&lt;Cite&gt;&lt;Author&gt;Umari&lt;/Author&gt;&lt;Year&gt;2005&lt;/Year&gt;&lt;RecNum&gt;47&lt;/RecNum&gt;&lt;DisplayText&gt;[3]&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sidR="000A3DA6">
        <w:rPr>
          <w:noProof/>
        </w:rPr>
        <w:t>[3]</w:t>
      </w:r>
      <w:r>
        <w:fldChar w:fldCharType="end"/>
      </w:r>
      <w:r>
        <w:t>.</w:t>
      </w:r>
    </w:p>
    <w:p w14:paraId="22C55321" w14:textId="77777777" w:rsidR="002F79C0" w:rsidRDefault="00036AC2" w:rsidP="002F79C0">
      <m:oMathPara>
        <m:oMath>
          <m:sSub>
            <m:sSubPr>
              <m:ctrlPr>
                <w:rPr>
                  <w:rFonts w:ascii="Cambria Math" w:hAnsi="Cambria Math"/>
                  <w:sz w:val="24"/>
                  <w:szCs w:val="24"/>
                </w:rPr>
              </m:ctrlPr>
            </m:sSubPr>
            <m:e>
              <m:r>
                <w:rPr>
                  <w:rFonts w:ascii="Cambria Math" w:hAnsi="Cambria Math"/>
                </w:rPr>
                <m:t>χ</m:t>
              </m:r>
            </m:e>
            <m:sub>
              <m:r>
                <w:rPr>
                  <w:rFonts w:ascii="Cambria Math" w:hAnsi="Cambria Math"/>
                </w:rPr>
                <m:t>ij</m:t>
              </m:r>
            </m:sub>
          </m:sSub>
          <m:r>
            <m:rPr>
              <m:sty m:val="p"/>
            </m:rPr>
            <w:rPr>
              <w:rFonts w:ascii="Cambria Math" w:hAnsi="Cambria Math"/>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hAnsi="Cambria Math"/>
                    </w:rPr>
                    <m:t>∂</m:t>
                  </m:r>
                </m:e>
                <m:sup>
                  <m:r>
                    <m:rPr>
                      <m:sty m:val="p"/>
                    </m:rPr>
                    <w:rPr>
                      <w:rFonts w:ascii="Cambria Math" w:hAnsi="Cambria Math"/>
                    </w:rPr>
                    <m:t>2</m:t>
                  </m:r>
                </m:sup>
              </m:sSup>
              <m:r>
                <w:rPr>
                  <w:rFonts w:ascii="Cambria Math" w:hAnsi="Cambria Math"/>
                </w:rPr>
                <m:t>E</m:t>
              </m:r>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r>
            <m:rPr>
              <m:sty m:val="p"/>
            </m:rPr>
            <w:rPr>
              <w:rFonts w:ascii="Cambria Math" w:hAnsi="Cambria Math"/>
            </w:rPr>
            <m:t>≅</m:t>
          </m:r>
          <m:f>
            <m:fPr>
              <m:ctrlPr>
                <w:rPr>
                  <w:rFonts w:ascii="Cambria Math" w:hAnsi="Cambria Math"/>
                  <w:sz w:val="24"/>
                  <w:szCs w:val="24"/>
                </w:rPr>
              </m:ctrlPr>
            </m:fPr>
            <m:num>
              <m:r>
                <m:rPr>
                  <m:sty m:val="p"/>
                </m:rPr>
                <w:rPr>
                  <w:rFonts w:ascii="Cambria Math" w:hAnsi="Cambria Math"/>
                </w:rPr>
                <m:t>Δ</m:t>
              </m:r>
              <m:sSubSup>
                <m:sSubSupPr>
                  <m:ctrlPr>
                    <w:rPr>
                      <w:rFonts w:ascii="Cambria Math" w:hAnsi="Cambria Math"/>
                      <w:sz w:val="24"/>
                      <w:szCs w:val="24"/>
                    </w:rPr>
                  </m:ctrlPr>
                </m:sSubSupPr>
                <m:e>
                  <m:r>
                    <w:rPr>
                      <w:rFonts w:ascii="Cambria Math" w:hAnsi="Cambria Math"/>
                    </w:rPr>
                    <m:t>P</m:t>
                  </m:r>
                </m:e>
                <m:sub>
                  <m:r>
                    <w:rPr>
                      <w:rFonts w:ascii="Cambria Math" w:hAnsi="Cambria Math"/>
                    </w:rPr>
                    <m:t>i</m:t>
                  </m:r>
                </m:sub>
                <m:sup>
                  <m:r>
                    <w:rPr>
                      <w:rFonts w:ascii="Cambria Math" w:hAnsi="Cambria Math"/>
                    </w:rPr>
                    <m:t>el</m:t>
                  </m:r>
                </m:sup>
              </m:sSubSup>
            </m:num>
            <m:den>
              <m:r>
                <m:rPr>
                  <m:sty m:val="p"/>
                </m:rPr>
                <w:rPr>
                  <w:rFonts w:ascii="Cambria Math" w:hAnsi="Cambria Math"/>
                </w:rPr>
                <m:t>Δ</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oMath>
      </m:oMathPara>
    </w:p>
    <w:p w14:paraId="0712E3EC" w14:textId="77777777" w:rsidR="002F79C0" w:rsidRDefault="002F79C0" w:rsidP="002F79C0">
      <w:r>
        <w:t xml:space="preserve">Born effective charge tensors are defined as induced polarization along the direction </w:t>
      </w:r>
      <m:oMath>
        <m:r>
          <w:rPr>
            <w:rFonts w:ascii="Cambria Math" w:hAnsi="Cambria Math"/>
          </w:rPr>
          <m:t>I</m:t>
        </m:r>
      </m:oMath>
      <w:r>
        <w:t xml:space="preserve"> by a unitary displacement of the Ith atom in the direction </w:t>
      </w:r>
      <m:oMath>
        <m:r>
          <w:rPr>
            <w:rFonts w:ascii="Cambria Math" w:hAnsi="Cambria Math"/>
          </w:rPr>
          <m:t>j</m:t>
        </m:r>
      </m:oMath>
      <w:r>
        <w:fldChar w:fldCharType="begin"/>
      </w:r>
      <w:r w:rsidR="000A3DA6">
        <w:instrText xml:space="preserve"> ADDIN EN.CITE &lt;EndNote&gt;&lt;Cite&gt;&lt;Author&gt;Resta&lt;/Author&gt;&lt;Year&gt;1994&lt;/Year&gt;&lt;RecNum&gt;58&lt;/RecNum&gt;&lt;DisplayText&gt;[6]&lt;/DisplayText&gt;&lt;record&gt;&lt;rec-number&gt;58&lt;/rec-number&gt;&lt;foreign-keys&gt;&lt;key app="EN" db-id="v90sad2xo29px8e9xarvete1e9es0fwvtw5r" timestamp="1427326661"&gt;58&lt;/key&gt;&lt;/foreign-keys&gt;&lt;ref-type name="Journal Article"&gt;17&lt;/ref-type&gt;&lt;contributors&gt;&lt;authors&gt;&lt;author&gt;Resta, Raffaele&lt;/author&gt;&lt;/authors&gt;&lt;/contributors&gt;&lt;titles&gt;&lt;title&gt;Macroscopic polarization in crystalline dielectrics: the geometric phase approach&lt;/title&gt;&lt;secondary-title&gt;Reviews of modern physics&lt;/secondary-title&gt;&lt;/titles&gt;&lt;periodical&gt;&lt;full-title&gt;Reviews of modern physics&lt;/full-title&gt;&lt;/periodical&gt;&lt;pages&gt;899&lt;/pages&gt;&lt;volume&gt;66&lt;/volume&gt;&lt;number&gt;3&lt;/number&gt;&lt;dates&gt;&lt;year&gt;1994&lt;/year&gt;&lt;/dates&gt;&lt;urls&gt;&lt;/urls&gt;&lt;/record&gt;&lt;/Cite&gt;&lt;/EndNote&gt;</w:instrText>
      </w:r>
      <w:r>
        <w:fldChar w:fldCharType="separate"/>
      </w:r>
      <w:r w:rsidR="000A3DA6">
        <w:rPr>
          <w:noProof/>
        </w:rPr>
        <w:t>[6]</w:t>
      </w:r>
      <w:r>
        <w:fldChar w:fldCharType="end"/>
      </w:r>
      <w:r>
        <w:t>:</w:t>
      </w:r>
    </w:p>
    <w:p w14:paraId="7ABE7A6C" w14:textId="77777777" w:rsidR="002F79C0" w:rsidRDefault="00036AC2" w:rsidP="002F79C0">
      <m:oMathPara>
        <m:oMath>
          <m:sSubSup>
            <m:sSubSupPr>
              <m:ctrlPr>
                <w:rPr>
                  <w:rFonts w:ascii="Cambria Math" w:hAnsi="Cambria Math"/>
                  <w:sz w:val="24"/>
                  <w:szCs w:val="24"/>
                </w:rPr>
              </m:ctrlPr>
            </m:sSubSupPr>
            <m:e>
              <m:r>
                <w:rPr>
                  <w:rFonts w:ascii="Cambria Math" w:hAnsi="Cambria Math"/>
                </w:rPr>
                <m:t>Z</m:t>
              </m:r>
            </m:e>
            <m:sub>
              <m:r>
                <w:rPr>
                  <w:rFonts w:ascii="Cambria Math" w:hAnsi="Cambria Math"/>
                </w:rPr>
                <m:t>I</m:t>
              </m:r>
              <m:r>
                <m:rPr>
                  <m:sty m:val="p"/>
                </m:rPr>
                <w:rPr>
                  <w:rFonts w:ascii="Cambria Math" w:hAnsi="Cambria Math"/>
                </w:rPr>
                <m:t>,</m:t>
              </m:r>
              <m:r>
                <w:rPr>
                  <w:rFonts w:ascii="Cambria Math" w:hAnsi="Cambria Math"/>
                </w:rPr>
                <m:t>ij</m:t>
              </m:r>
            </m:sub>
            <m:sup>
              <m:r>
                <m:rPr>
                  <m:sty m:val="p"/>
                </m:rPr>
                <w:rPr>
                  <w:rFonts w:ascii="Cambria Math" w:hAnsi="Cambria Math"/>
                </w:rPr>
                <m:t>*</m:t>
              </m:r>
            </m:sup>
          </m:sSubSup>
          <m:r>
            <m:rPr>
              <m:sty m:val="p"/>
            </m:rPr>
            <w:rPr>
              <w:rFonts w:ascii="Cambria Math" w:hAnsi="Cambria Math"/>
            </w:rPr>
            <m:t>=Ω</m:t>
          </m:r>
          <m:f>
            <m:fPr>
              <m:ctrlPr>
                <w:rPr>
                  <w:rFonts w:ascii="Cambria Math" w:hAnsi="Cambria Math"/>
                  <w:sz w:val="24"/>
                  <w:szCs w:val="24"/>
                </w:rPr>
              </m:ctrlPr>
            </m:fPr>
            <m:num>
              <m:r>
                <w:rPr>
                  <w:rFonts w:ascii="Cambria Math" w:hAnsi="Cambria Math"/>
                </w:rPr>
                <m:t>∂</m:t>
              </m:r>
              <m:sSubSup>
                <m:sSubSupPr>
                  <m:ctrlPr>
                    <w:rPr>
                      <w:rFonts w:ascii="Cambria Math" w:hAnsi="Cambria Math"/>
                      <w:sz w:val="24"/>
                      <w:szCs w:val="24"/>
                    </w:rPr>
                  </m:ctrlPr>
                </m:sSubSupPr>
                <m:e>
                  <m:r>
                    <w:rPr>
                      <w:rFonts w:ascii="Cambria Math" w:hAnsi="Cambria Math"/>
                    </w:rPr>
                    <m:t>P</m:t>
                  </m:r>
                </m:e>
                <m:sub>
                  <m:r>
                    <w:rPr>
                      <w:rFonts w:ascii="Cambria Math" w:hAnsi="Cambria Math"/>
                    </w:rPr>
                    <m:t>i</m:t>
                  </m:r>
                </m:sub>
                <m:sup>
                  <m:r>
                    <w:rPr>
                      <w:rFonts w:ascii="Cambria Math" w:hAnsi="Cambria Math"/>
                    </w:rPr>
                    <m:t>el</m:t>
                  </m:r>
                </m:sup>
              </m:sSubSup>
            </m:num>
            <m:den>
              <m:r>
                <w:rPr>
                  <w:rFonts w:ascii="Cambria Math" w:hAnsi="Cambria Math"/>
                </w:rPr>
                <m:t>∂</m:t>
              </m:r>
              <m:sSub>
                <m:sSubPr>
                  <m:ctrlPr>
                    <w:rPr>
                      <w:rFonts w:ascii="Cambria Math" w:hAnsi="Cambria Math"/>
                      <w:sz w:val="24"/>
                      <w:szCs w:val="24"/>
                    </w:rPr>
                  </m:ctrlPr>
                </m:sSubPr>
                <m:e>
                  <m:r>
                    <w:rPr>
                      <w:rFonts w:ascii="Cambria Math" w:hAnsi="Cambria Math"/>
                    </w:rPr>
                    <m:t>r</m:t>
                  </m:r>
                </m:e>
                <m:sub>
                  <m:r>
                    <w:rPr>
                      <w:rFonts w:ascii="Cambria Math" w:hAnsi="Cambria Math"/>
                    </w:rPr>
                    <m:t>Ij</m:t>
                  </m:r>
                </m:sub>
              </m:sSub>
            </m:den>
          </m:f>
          <m:r>
            <m:rPr>
              <m:sty m:val="p"/>
            </m:rPr>
            <w:rPr>
              <w:rFonts w:ascii="Cambria Math" w:hAnsi="Cambria Math"/>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hAnsi="Cambria Math"/>
                    </w:rPr>
                    <m:t>∂</m:t>
                  </m:r>
                </m:e>
                <m:sup>
                  <m:r>
                    <m:rPr>
                      <m:sty m:val="p"/>
                    </m:rPr>
                    <w:rPr>
                      <w:rFonts w:ascii="Cambria Math" w:hAnsi="Cambria Math"/>
                    </w:rPr>
                    <m:t>2</m:t>
                  </m:r>
                </m:sup>
              </m:sSup>
              <m:r>
                <w:rPr>
                  <w:rFonts w:ascii="Cambria Math" w:hAnsi="Cambria Math"/>
                </w:rPr>
                <m:t>E</m:t>
              </m:r>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sz w:val="24"/>
                      <w:szCs w:val="24"/>
                    </w:rPr>
                  </m:ctrlPr>
                </m:sSubPr>
                <m:e>
                  <m:r>
                    <w:rPr>
                      <w:rFonts w:ascii="Cambria Math" w:hAnsi="Cambria Math"/>
                    </w:rPr>
                    <m:t>r</m:t>
                  </m:r>
                </m:e>
                <m:sub>
                  <m:r>
                    <w:rPr>
                      <w:rFonts w:ascii="Cambria Math" w:hAnsi="Cambria Math"/>
                    </w:rPr>
                    <m:t>Ij</m:t>
                  </m:r>
                </m:sub>
              </m:sSub>
            </m:den>
          </m:f>
          <m:r>
            <m:rPr>
              <m:sty m:val="p"/>
            </m:rPr>
            <w:rPr>
              <w:rFonts w:ascii="Cambria Math" w:hAnsi="Cambria Math"/>
            </w:rPr>
            <m:t>=-</m:t>
          </m:r>
          <m:f>
            <m:fPr>
              <m:ctrlPr>
                <w:rPr>
                  <w:rFonts w:ascii="Cambria Math" w:hAnsi="Cambria Math"/>
                  <w:sz w:val="24"/>
                  <w:szCs w:val="24"/>
                </w:rPr>
              </m:ctrlPr>
            </m:fPr>
            <m:num>
              <m:r>
                <w:rPr>
                  <w:rFonts w:ascii="Cambria Math" w:hAnsi="Cambria Math"/>
                </w:rPr>
                <m:t>∂</m:t>
              </m:r>
              <m:sSub>
                <m:sSubPr>
                  <m:ctrlPr>
                    <w:rPr>
                      <w:rFonts w:ascii="Cambria Math" w:hAnsi="Cambria Math"/>
                      <w:sz w:val="24"/>
                      <w:szCs w:val="24"/>
                    </w:rPr>
                  </m:ctrlPr>
                </m:sSubPr>
                <m:e>
                  <m:r>
                    <w:rPr>
                      <w:rFonts w:ascii="Cambria Math" w:hAnsi="Cambria Math"/>
                    </w:rPr>
                    <m:t>F</m:t>
                  </m:r>
                </m:e>
                <m:sub>
                  <m:r>
                    <w:rPr>
                      <w:rFonts w:ascii="Cambria Math" w:hAnsi="Cambria Math"/>
                    </w:rPr>
                    <m:t>Ij</m:t>
                  </m:r>
                </m:sub>
              </m:sSub>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oMath>
      </m:oMathPara>
    </w:p>
    <w:p w14:paraId="786B6915" w14:textId="77777777" w:rsidR="002F79C0" w:rsidRPr="00004DF7" w:rsidRDefault="002F79C0" w:rsidP="002F79C0">
      <w:r w:rsidRPr="00AE154F">
        <w:t>Using finite electric field DFT calculations, we can calculate the Born effective charge tensors by taking finite difference of atomic forces with respect to the electric field.</w:t>
      </w:r>
    </w:p>
    <w:p w14:paraId="4BAB418A" w14:textId="77777777" w:rsidR="002F79C0" w:rsidRDefault="002F79C0" w:rsidP="002F79C0">
      <w:r w:rsidRPr="002042A3">
        <w:t>F</w:t>
      </w:r>
      <w:r>
        <w:t xml:space="preserve">or a Raman scattering process, an incoming photon of frequency </w:t>
      </w:r>
      <m:oMath>
        <m:sSub>
          <m:sSubPr>
            <m:ctrlPr>
              <w:rPr>
                <w:rFonts w:ascii="Cambria Math" w:hAnsi="Cambria Math"/>
                <w:i/>
              </w:rPr>
            </m:ctrlPr>
          </m:sSubPr>
          <m:e>
            <m:r>
              <w:rPr>
                <w:rFonts w:ascii="Cambria Math" w:hAnsi="Cambria Math"/>
              </w:rPr>
              <m:t>ω</m:t>
            </m:r>
          </m:e>
          <m:sub>
            <m:r>
              <w:rPr>
                <w:rFonts w:ascii="Cambria Math" w:hAnsi="Cambria Math"/>
              </w:rPr>
              <m:t>L</m:t>
            </m:r>
          </m:sub>
        </m:sSub>
      </m:oMath>
      <w:r>
        <w:t xml:space="preserve"> and polarization </w:t>
      </w:r>
      <m:oMath>
        <m:sSub>
          <m:sSubPr>
            <m:ctrlPr>
              <w:rPr>
                <w:rFonts w:ascii="Cambria Math" w:hAnsi="Cambria Math"/>
                <w:i/>
              </w:rPr>
            </m:ctrlPr>
          </m:sSubPr>
          <m:e>
            <m:r>
              <m:rPr>
                <m:sty m:val="bi"/>
              </m:rPr>
              <w:rPr>
                <w:rFonts w:ascii="Cambria Math" w:hAnsi="Cambria Math"/>
              </w:rPr>
              <m:t>e</m:t>
            </m:r>
          </m:e>
          <m:sub>
            <m:r>
              <w:rPr>
                <w:rFonts w:ascii="Cambria Math" w:hAnsi="Cambria Math"/>
              </w:rPr>
              <m:t>L</m:t>
            </m:r>
          </m:sub>
        </m:sSub>
      </m:oMath>
      <w:r>
        <w:rPr>
          <w:rFonts w:eastAsiaTheme="minorEastAsia"/>
        </w:rPr>
        <w:t xml:space="preserve"> i</w:t>
      </w:r>
      <w:r>
        <w:t xml:space="preserve">s scattered to an outgoing photon of frequency </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eastAsiaTheme="minorEastAsia"/>
        </w:rPr>
        <w:t xml:space="preserve"> and polarization </w:t>
      </w:r>
      <m:oMath>
        <m:sSub>
          <m:sSubPr>
            <m:ctrlPr>
              <w:rPr>
                <w:rFonts w:ascii="Cambria Math" w:hAnsi="Cambria Math"/>
                <w:i/>
              </w:rPr>
            </m:ctrlPr>
          </m:sSubPr>
          <m:e>
            <m:r>
              <m:rPr>
                <m:sty m:val="bi"/>
              </m:rPr>
              <w:rPr>
                <w:rFonts w:ascii="Cambria Math" w:hAnsi="Cambria Math"/>
              </w:rPr>
              <m:t>e</m:t>
            </m:r>
          </m:e>
          <m:sub>
            <m:r>
              <w:rPr>
                <w:rFonts w:ascii="Cambria Math" w:hAnsi="Cambria Math"/>
              </w:rPr>
              <m:t>s</m:t>
            </m:r>
          </m:sub>
        </m:sSub>
      </m:oMath>
      <w:r>
        <w:rPr>
          <w:rFonts w:eastAsiaTheme="minorEastAsia"/>
        </w:rPr>
        <w:t xml:space="preserve">.  This either creates on annihilates a phonon of </w:t>
      </w:r>
      <w:r>
        <w:rPr>
          <w:rFonts w:eastAsiaTheme="minorEastAsia"/>
        </w:rPr>
        <w:lastRenderedPageBreak/>
        <w:t xml:space="preserve">frequency </w:t>
      </w:r>
      <m:oMath>
        <m:sSub>
          <m:sSubPr>
            <m:ctrlPr>
              <w:rPr>
                <w:rFonts w:ascii="Cambria Math" w:hAnsi="Cambria Math"/>
                <w:i/>
              </w:rPr>
            </m:ctrlPr>
          </m:sSubPr>
          <m:e>
            <m:r>
              <w:rPr>
                <w:rFonts w:ascii="Cambria Math" w:hAnsi="Cambria Math"/>
              </w:rPr>
              <m:t>ω</m:t>
            </m:r>
          </m:e>
          <m:sub>
            <m:r>
              <w:rPr>
                <w:rFonts w:ascii="Cambria Math" w:hAnsi="Cambria Math"/>
              </w:rPr>
              <m:t>n</m:t>
            </m:r>
          </m:sub>
        </m:sSub>
      </m:oMath>
      <w:r>
        <w:rPr>
          <w:rFonts w:eastAsiaTheme="minorEastAsia"/>
        </w:rPr>
        <w:t xml:space="preserve"> by Stokes or anti-Stokes processes, respectively.  We consider the nonresonant Raman scattering process</w:t>
      </w:r>
      <w:r>
        <w:rPr>
          <w:rFonts w:eastAsiaTheme="minorEastAsia"/>
        </w:rPr>
        <w:fldChar w:fldCharType="begin"/>
      </w:r>
      <w:r w:rsidR="000A3DA6">
        <w:rPr>
          <w:rFonts w:eastAsiaTheme="minorEastAsia"/>
        </w:rPr>
        <w:instrText xml:space="preserve"> ADDIN EN.CITE &lt;EndNote&gt;&lt;Cite&gt;&lt;Author&gt;Umari&lt;/Author&gt;&lt;Year&gt;2005&lt;/Year&gt;&lt;RecNum&gt;47&lt;/RecNum&gt;&lt;DisplayText&gt;[3, 7, 8]&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Cite&gt;&lt;Author&gt;Brüesch&lt;/Author&gt;&lt;Year&gt;1986&lt;/Year&gt;&lt;RecNum&gt;59&lt;/RecNum&gt;&lt;record&gt;&lt;rec-number&gt;59&lt;/rec-number&gt;&lt;foreign-keys&gt;&lt;key app="EN" db-id="v90sad2xo29px8e9xarvete1e9es0fwvtw5r" timestamp="1427327422"&gt;59&lt;/key&gt;&lt;/foreign-keys&gt;&lt;ref-type name="Book"&gt;6&lt;/ref-type&gt;&lt;contributors&gt;&lt;authors&gt;&lt;author&gt;Brüesch, P.&lt;/author&gt;&lt;/authors&gt;&lt;tertiary-authors&gt;&lt;author&gt;Fulde, P.&lt;/author&gt;&lt;/tertiary-authors&gt;&lt;/contributors&gt;&lt;titles&gt;&lt;title&gt;Phonons: Theory and Experiments II&lt;/title&gt;&lt;/titles&gt;&lt;dates&gt;&lt;year&gt;1986&lt;/year&gt;&lt;/dates&gt;&lt;pub-location&gt;Berlin&lt;/pub-location&gt;&lt;publisher&gt;Springer-Verlag&lt;/publisher&gt;&lt;urls&gt;&lt;/urls&gt;&lt;/record&gt;&lt;/Cite&gt;&lt;Cite&gt;&lt;Author&gt;Cardona&lt;/Author&gt;&lt;Year&gt;1982&lt;/Year&gt;&lt;RecNum&gt;60&lt;/RecNum&gt;&lt;record&gt;&lt;rec-number&gt;60&lt;/rec-number&gt;&lt;foreign-keys&gt;&lt;key app="EN" db-id="v90sad2xo29px8e9xarvete1e9es0fwvtw5r" timestamp="1427333612"&gt;60&lt;/key&gt;&lt;/foreign-keys&gt;&lt;ref-type name="Book"&gt;6&lt;/ref-type&gt;&lt;contributors&gt;&lt;authors&gt;&lt;author&gt;Cardona, M.&lt;/author&gt;&lt;author&gt;Guenzerodt, G.&lt;/author&gt;&lt;/authors&gt;&lt;/contributors&gt;&lt;titles&gt;&lt;title&gt;Light scattering in solids II&lt;/title&gt;&lt;/titles&gt;&lt;dates&gt;&lt;year&gt;1982&lt;/year&gt;&lt;/dates&gt;&lt;pub-location&gt;Berlin&lt;/pub-location&gt;&lt;publisher&gt;Springer-Verlag&lt;/publisher&gt;&lt;urls&gt;&lt;/urls&gt;&lt;/record&gt;&lt;/Cite&gt;&lt;/EndNote&gt;</w:instrText>
      </w:r>
      <w:r>
        <w:rPr>
          <w:rFonts w:eastAsiaTheme="minorEastAsia"/>
        </w:rPr>
        <w:fldChar w:fldCharType="separate"/>
      </w:r>
      <w:r w:rsidR="000A3DA6">
        <w:rPr>
          <w:rFonts w:eastAsiaTheme="minorEastAsia"/>
          <w:noProof/>
        </w:rPr>
        <w:t>[3, 7, 8]</w:t>
      </w:r>
      <w:r>
        <w:rPr>
          <w:rFonts w:eastAsiaTheme="minorEastAsia"/>
        </w:rPr>
        <w:fldChar w:fldCharType="end"/>
      </w:r>
      <w:r>
        <w:rPr>
          <w:rFonts w:eastAsiaTheme="minorEastAsia"/>
        </w:rPr>
        <w:t>.</w:t>
      </w:r>
      <w:r>
        <w:t xml:space="preserve"> </w:t>
      </w:r>
    </w:p>
    <w:p w14:paraId="03FE2F2B" w14:textId="77777777" w:rsidR="002F79C0" w:rsidRDefault="00036AC2" w:rsidP="002F79C0">
      <m:oMathPara>
        <m:oMath>
          <m:f>
            <m:fPr>
              <m:ctrlPr>
                <w:rPr>
                  <w:rFonts w:ascii="Cambria Math" w:hAnsi="Cambria Math"/>
                  <w:i/>
                </w:rPr>
              </m:ctrlPr>
            </m:fPr>
            <m:num>
              <m:r>
                <w:rPr>
                  <w:rFonts w:ascii="Cambria Math" w:hAnsi="Cambria Math"/>
                </w:rPr>
                <m:t>dσ(ω)</m:t>
              </m:r>
            </m:num>
            <m:den>
              <m:r>
                <w:rPr>
                  <w:rFonts w:ascii="Cambria Math" w:hAnsi="Cambria Math"/>
                </w:rPr>
                <m:t>d</m:t>
              </m:r>
              <m:r>
                <m:rPr>
                  <m:sty m:val="p"/>
                </m:rPr>
                <w:rPr>
                  <w:rFonts w:ascii="Cambria Math" w:hAnsi="Cambria Math"/>
                </w:rPr>
                <m:t>Ω</m:t>
              </m:r>
            </m:den>
          </m:f>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n</m:t>
              </m:r>
            </m:sub>
            <m:sup/>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e</m:t>
                          </m:r>
                        </m:e>
                        <m:sub>
                          <m:r>
                            <w:rPr>
                              <w:rFonts w:ascii="Cambria Math" w:eastAsiaTheme="minorEastAsia" w:hAnsi="Cambria Math"/>
                            </w:rPr>
                            <m:t>s</m:t>
                          </m:r>
                        </m:sub>
                      </m:sSub>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n</m:t>
                          </m:r>
                        </m:sup>
                      </m:sSup>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e</m:t>
                          </m:r>
                        </m:e>
                        <m:sub>
                          <m:r>
                            <w:rPr>
                              <w:rFonts w:ascii="Cambria Math" w:eastAsiaTheme="minorEastAsia" w:hAnsi="Cambria Math"/>
                            </w:rPr>
                            <m:t>L</m:t>
                          </m:r>
                        </m:sub>
                      </m:sSub>
                    </m:e>
                  </m:d>
                </m:e>
                <m:sup>
                  <m:r>
                    <w:rPr>
                      <w:rFonts w:ascii="Cambria Math" w:eastAsiaTheme="minorEastAsia" w:hAnsi="Cambria Math"/>
                    </w:rPr>
                    <m:t>2</m:t>
                  </m:r>
                </m:sup>
              </m:sSup>
              <m:r>
                <w:rPr>
                  <w:rFonts w:ascii="Cambria Math" w:eastAsiaTheme="minorEastAsia" w:hAnsi="Cambria Math"/>
                </w:rPr>
                <m:t>δ(ω-</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n</m:t>
                  </m:r>
                </m:sub>
              </m:sSub>
              <m:r>
                <w:rPr>
                  <w:rFonts w:ascii="Cambria Math" w:eastAsiaTheme="minorEastAsia" w:hAnsi="Cambria Math"/>
                </w:rPr>
                <m:t>)</m:t>
              </m:r>
            </m:e>
          </m:nary>
        </m:oMath>
      </m:oMathPara>
    </w:p>
    <w:p w14:paraId="4964248A" w14:textId="77777777" w:rsidR="002F79C0" w:rsidRDefault="002F79C0" w:rsidP="002F79C0">
      <w:r>
        <w:t>Calculation of Raman tensors alpha</w:t>
      </w:r>
      <w:r>
        <w:fldChar w:fldCharType="begin"/>
      </w:r>
      <w:r w:rsidR="000A3DA6">
        <w:instrText xml:space="preserve"> ADDIN EN.CITE &lt;EndNote&gt;&lt;Cite&gt;&lt;Author&gt;Umari&lt;/Author&gt;&lt;Year&gt;2005&lt;/Year&gt;&lt;RecNum&gt;47&lt;/RecNum&gt;&lt;DisplayText&gt;[3, 8]&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Cite&gt;&lt;Author&gt;Cardona&lt;/Author&gt;&lt;Year&gt;1982&lt;/Year&gt;&lt;RecNum&gt;60&lt;/RecNum&gt;&lt;record&gt;&lt;rec-number&gt;60&lt;/rec-number&gt;&lt;foreign-keys&gt;&lt;key app="EN" db-id="v90sad2xo29px8e9xarvete1e9es0fwvtw5r" timestamp="1427333612"&gt;60&lt;/key&gt;&lt;/foreign-keys&gt;&lt;ref-type name="Book"&gt;6&lt;/ref-type&gt;&lt;contributors&gt;&lt;authors&gt;&lt;author&gt;Cardona, M.&lt;/author&gt;&lt;author&gt;Guenzerodt, G.&lt;/author&gt;&lt;/authors&gt;&lt;/contributors&gt;&lt;titles&gt;&lt;title&gt;Light scattering in solids II&lt;/title&gt;&lt;/titles&gt;&lt;dates&gt;&lt;year&gt;1982&lt;/year&gt;&lt;/dates&gt;&lt;pub-location&gt;Berlin&lt;/pub-location&gt;&lt;publisher&gt;Springer-Verlag&lt;/publisher&gt;&lt;urls&gt;&lt;/urls&gt;&lt;/record&gt;&lt;/Cite&gt;&lt;/EndNote&gt;</w:instrText>
      </w:r>
      <w:r>
        <w:fldChar w:fldCharType="separate"/>
      </w:r>
      <w:r w:rsidR="000A3DA6">
        <w:rPr>
          <w:noProof/>
        </w:rPr>
        <w:t>[3, 8]</w:t>
      </w:r>
      <w:r>
        <w:fldChar w:fldCharType="end"/>
      </w:r>
      <w:r>
        <w:t xml:space="preserve"> is defined the formula:</w:t>
      </w:r>
    </w:p>
    <w:p w14:paraId="21DAAA83" w14:textId="77777777" w:rsidR="002F79C0" w:rsidRPr="009F7F64" w:rsidRDefault="00036AC2" w:rsidP="002F79C0">
      <m:oMathPara>
        <m:oMath>
          <m:sSubSup>
            <m:sSubSupPr>
              <m:ctrlPr>
                <w:rPr>
                  <w:rFonts w:ascii="Cambria Math" w:hAnsi="Cambria Math"/>
                  <w:i/>
                </w:rPr>
              </m:ctrlPr>
            </m:sSubSupPr>
            <m:e>
              <m:r>
                <w:rPr>
                  <w:rFonts w:ascii="Cambria Math" w:hAnsi="Cambria Math"/>
                </w:rPr>
                <m:t>α</m:t>
              </m:r>
            </m:e>
            <m:sub>
              <m:r>
                <w:rPr>
                  <w:rFonts w:ascii="Cambria Math" w:hAnsi="Cambria Math"/>
                </w:rPr>
                <m:t>ij</m:t>
              </m:r>
            </m:sub>
            <m:sup>
              <m:r>
                <w:rPr>
                  <w:rFonts w:ascii="Cambria Math" w:hAnsi="Cambria Math"/>
                </w:rPr>
                <m:t>n</m:t>
              </m:r>
            </m:sup>
          </m:sSubSup>
          <m:r>
            <w:rPr>
              <w:rFonts w:ascii="Cambria Math" w:hAnsi="Cambria Math"/>
            </w:rPr>
            <m:t>=</m:t>
          </m:r>
          <m:rad>
            <m:radPr>
              <m:degHide m:val="1"/>
              <m:ctrlPr>
                <w:rPr>
                  <w:rFonts w:ascii="Cambria Math" w:hAnsi="Cambria Math"/>
                  <w:i/>
                </w:rPr>
              </m:ctrlPr>
            </m:radPr>
            <m:deg/>
            <m:e>
              <m:r>
                <m:rPr>
                  <m:sty m:val="p"/>
                </m:rPr>
                <w:rPr>
                  <w:rFonts w:ascii="Cambria Math" w:hAnsi="Cambria Math"/>
                </w:rPr>
                <m:t>Ω</m:t>
              </m:r>
            </m:e>
          </m:rad>
          <m:nary>
            <m:naryPr>
              <m:chr m:val="∑"/>
              <m:limLoc m:val="undOvr"/>
              <m:supHide m:val="1"/>
              <m:ctrlPr>
                <w:rPr>
                  <w:rFonts w:ascii="Cambria Math" w:hAnsi="Cambria Math"/>
                  <w:i/>
                </w:rPr>
              </m:ctrlPr>
            </m:naryPr>
            <m:sub>
              <m:r>
                <w:rPr>
                  <w:rFonts w:ascii="Cambria Math" w:hAnsi="Cambria Math"/>
                </w:rPr>
                <m:t>Ik</m:t>
              </m:r>
            </m:sub>
            <m:sup/>
            <m:e>
              <m:f>
                <m:fPr>
                  <m:ctrlPr>
                    <w:rPr>
                      <w:rFonts w:ascii="Cambria Math" w:hAnsi="Cambria Math"/>
                      <w:i/>
                    </w:rPr>
                  </m:ctrlPr>
                </m:fPr>
                <m:num>
                  <m:sSub>
                    <m:sSubPr>
                      <m:ctrlPr>
                        <w:rPr>
                          <w:rFonts w:ascii="Cambria Math" w:hAnsi="Cambria Math"/>
                          <w:i/>
                        </w:rPr>
                      </m:ctrlPr>
                    </m:sSubPr>
                    <m:e>
                      <m:r>
                        <w:rPr>
                          <w:rFonts w:ascii="Cambria Math" w:hAnsi="Cambria Math"/>
                        </w:rPr>
                        <m:t>∂χ</m:t>
                      </m:r>
                    </m:e>
                    <m:sub>
                      <m:r>
                        <w:rPr>
                          <w:rFonts w:ascii="Cambria Math" w:hAnsi="Cambria Math"/>
                        </w:rPr>
                        <m:t>ij</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den>
              </m:f>
              <m:sSubSup>
                <m:sSubSupPr>
                  <m:ctrlPr>
                    <w:rPr>
                      <w:rFonts w:ascii="Cambria Math" w:hAnsi="Cambria Math"/>
                      <w:i/>
                    </w:rPr>
                  </m:ctrlPr>
                </m:sSubSupPr>
                <m:e>
                  <m:r>
                    <w:rPr>
                      <w:rFonts w:ascii="Cambria Math" w:hAnsi="Cambria Math"/>
                    </w:rPr>
                    <m:t>u</m:t>
                  </m:r>
                </m:e>
                <m:sub>
                  <m:r>
                    <w:rPr>
                      <w:rFonts w:ascii="Cambria Math" w:hAnsi="Cambria Math"/>
                    </w:rPr>
                    <m:t>Ik</m:t>
                  </m:r>
                </m:sub>
                <m:sup>
                  <m:r>
                    <w:rPr>
                      <w:rFonts w:ascii="Cambria Math" w:hAnsi="Cambria Math"/>
                    </w:rPr>
                    <m:t>n</m:t>
                  </m:r>
                </m:sup>
              </m:sSubSup>
            </m:e>
          </m:nary>
        </m:oMath>
      </m:oMathPara>
    </w:p>
    <w:p w14:paraId="5CCC180A" w14:textId="77777777" w:rsidR="002F79C0" w:rsidRDefault="002F79C0" w:rsidP="002F79C0">
      <w:r>
        <w:t>Third rank tensors which are derivatives of the dielectric susceptibility tensor with respect to ionic displacements can be alternatively calculated by second derivatives of the atomic forces with respect to changes in the finite electric field.</w:t>
      </w:r>
    </w:p>
    <w:p w14:paraId="1CC3172B" w14:textId="77777777" w:rsidR="002F79C0" w:rsidRDefault="00036AC2" w:rsidP="002F79C0">
      <w:pPr>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χ</m:t>
                  </m:r>
                </m:e>
                <m:sub>
                  <m:r>
                    <w:rPr>
                      <w:rFonts w:ascii="Cambria Math" w:hAnsi="Cambria Math"/>
                    </w:rPr>
                    <m:t>ij</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Sup>
                <m:sSubSupPr>
                  <m:ctrlPr>
                    <w:rPr>
                      <w:rFonts w:ascii="Cambria Math" w:hAnsi="Cambria Math"/>
                      <w:i/>
                    </w:rPr>
                  </m:ctrlPr>
                </m:sSubSupPr>
                <m:e>
                  <m:r>
                    <w:rPr>
                      <w:rFonts w:ascii="Cambria Math" w:hAnsi="Cambria Math"/>
                    </w:rPr>
                    <m:t>P</m:t>
                  </m:r>
                </m:e>
                <m:sub>
                  <m:r>
                    <w:rPr>
                      <w:rFonts w:ascii="Cambria Math" w:hAnsi="Cambria Math"/>
                    </w:rPr>
                    <m:t>i</m:t>
                  </m:r>
                </m:sub>
                <m:sup>
                  <m:r>
                    <m:rPr>
                      <m:nor/>
                    </m:rPr>
                    <w:rPr>
                      <w:rFonts w:ascii="Cambria Math" w:hAnsi="Cambria Math"/>
                    </w:rPr>
                    <m:t>el</m:t>
                  </m:r>
                </m:sup>
              </m:sSubSup>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sSub>
                <m:sSubPr>
                  <m:ctrlPr>
                    <w:rPr>
                      <w:rFonts w:ascii="Cambria Math" w:hAnsi="Cambria Math"/>
                      <w:i/>
                    </w:rPr>
                  </m:ctrlPr>
                </m:sSubPr>
                <m:e>
                  <m:r>
                    <w:rPr>
                      <w:rFonts w:ascii="Cambria Math" w:hAnsi="Cambria Math"/>
                    </w:rPr>
                    <m:t>E</m:t>
                  </m:r>
                </m:e>
                <m:sub>
                  <m:r>
                    <m:rPr>
                      <m:nor/>
                    </m:rPr>
                    <w:rPr>
                      <w:rFonts w:ascii="Cambria Math" w:hAnsi="Cambria Math"/>
                    </w:rPr>
                    <m:t>tot</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F</m:t>
                  </m:r>
                </m:e>
                <m:sub>
                  <m:r>
                    <w:rPr>
                      <w:rFonts w:ascii="Cambria Math" w:hAnsi="Cambria Math"/>
                    </w:rPr>
                    <m:t>Ik</m:t>
                  </m:r>
                </m:sub>
              </m:sSub>
            </m:num>
            <m:den>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oMath>
      </m:oMathPara>
    </w:p>
    <w:p w14:paraId="035C96CE" w14:textId="77777777" w:rsidR="002F79C0" w:rsidRDefault="002F79C0" w:rsidP="002F79C0">
      <w:r>
        <w:t>Lattice dynamics provides an analytical solution of the equations of motion resulting in a vibrational system where atoms are displaced from their equilibrium positions.  A rigorous development of the theory of lattice dynamics is described in the seminal book on the subject by Born and Huang</w:t>
      </w:r>
      <w:r>
        <w:fldChar w:fldCharType="begin"/>
      </w:r>
      <w:r w:rsidR="000A3DA6">
        <w:instrText xml:space="preserve"> ADDIN EN.CITE &lt;EndNote&gt;&lt;Cite&gt;&lt;Author&gt;Born&lt;/Author&gt;&lt;Year&gt;1954&lt;/Year&gt;&lt;RecNum&gt;38&lt;/RecNum&gt;&lt;DisplayText&gt;[9]&lt;/DisplayText&gt;&lt;record&gt;&lt;rec-number&gt;38&lt;/rec-number&gt;&lt;foreign-keys&gt;&lt;key app="EN" db-id="v90sad2xo29px8e9xarvete1e9es0fwvtw5r" timestamp="1427318883"&gt;38&lt;/key&gt;&lt;/foreign-keys&gt;&lt;ref-type name="Book"&gt;6&lt;/ref-type&gt;&lt;contributors&gt;&lt;authors&gt;&lt;author&gt;Born, M.&lt;/author&gt;&lt;author&gt;Huang, K.&lt;/author&gt;&lt;/authors&gt;&lt;/contributors&gt;&lt;titles&gt;&lt;title&gt;Dynamical Theory Of Crystal Lattices&lt;/title&gt;&lt;/titles&gt;&lt;dates&gt;&lt;year&gt;1954&lt;/year&gt;&lt;/dates&gt;&lt;pub-location&gt;New York&lt;/pub-location&gt;&lt;publisher&gt;Oxford University Press&lt;/publisher&gt;&lt;urls&gt;&lt;/urls&gt;&lt;/record&gt;&lt;/Cite&gt;&lt;/EndNote&gt;</w:instrText>
      </w:r>
      <w:r>
        <w:fldChar w:fldCharType="separate"/>
      </w:r>
      <w:r w:rsidR="000A3DA6">
        <w:rPr>
          <w:noProof/>
        </w:rPr>
        <w:t>[9]</w:t>
      </w:r>
      <w:r>
        <w:fldChar w:fldCharType="end"/>
      </w:r>
      <w:r>
        <w:t>.  For the proposed work, relevant key results are distilled from the mathematical machinery.</w:t>
      </w:r>
    </w:p>
    <w:p w14:paraId="12120992" w14:textId="77777777" w:rsidR="002F79C0" w:rsidRDefault="002F79C0" w:rsidP="002F79C0">
      <w:r>
        <w:t xml:space="preserve">An atomic system can be represented by the atomic masses of the systems combined with an interatomic potential that describes the forces between the atoms are captured in a dynamical matrix.  </w:t>
      </w:r>
    </w:p>
    <w:p w14:paraId="5905EA5F" w14:textId="77777777" w:rsidR="002F79C0" w:rsidRDefault="00036AC2" w:rsidP="002F79C0">
      <w:pPr>
        <w:rPr>
          <w:noProof/>
        </w:rPr>
      </w:pPr>
      <m:oMathPara>
        <m:oMath>
          <m:sSub>
            <m:sSubPr>
              <m:ctrlPr>
                <w:rPr>
                  <w:rFonts w:ascii="Cambria Math" w:hAnsi="Cambria Math"/>
                  <w:i/>
                  <w:noProof/>
                </w:rPr>
              </m:ctrlPr>
            </m:sSubPr>
            <m:e>
              <m:r>
                <w:rPr>
                  <w:rFonts w:ascii="Cambria Math" w:hAnsi="Cambria Math"/>
                  <w:noProof/>
                </w:rPr>
                <m:t>D</m:t>
              </m:r>
            </m:e>
            <m:sub>
              <m:r>
                <w:rPr>
                  <w:rFonts w:ascii="Cambria Math" w:hAnsi="Cambria Math"/>
                  <w:noProof/>
                </w:rPr>
                <m:t>Ii,Jj</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rad>
                <m:radPr>
                  <m:degHide m:val="1"/>
                  <m:ctrlPr>
                    <w:rPr>
                      <w:rFonts w:ascii="Cambria Math" w:hAnsi="Cambria Math"/>
                      <w:i/>
                      <w:noProof/>
                    </w:rPr>
                  </m:ctrlPr>
                </m:radPr>
                <m:deg/>
                <m:e>
                  <m:sSub>
                    <m:sSubPr>
                      <m:ctrlPr>
                        <w:rPr>
                          <w:rFonts w:ascii="Cambria Math" w:hAnsi="Cambria Math"/>
                          <w:i/>
                          <w:noProof/>
                        </w:rPr>
                      </m:ctrlPr>
                    </m:sSubPr>
                    <m:e>
                      <m:r>
                        <w:rPr>
                          <w:rFonts w:ascii="Cambria Math" w:hAnsi="Cambria Math"/>
                          <w:noProof/>
                        </w:rPr>
                        <m:t>M</m:t>
                      </m:r>
                    </m:e>
                    <m:sub>
                      <m:r>
                        <w:rPr>
                          <w:rFonts w:ascii="Cambria Math" w:hAnsi="Cambria Math"/>
                          <w:noProof/>
                        </w:rPr>
                        <m:t>I</m:t>
                      </m:r>
                    </m:sub>
                  </m:sSub>
                  <m:sSub>
                    <m:sSubPr>
                      <m:ctrlPr>
                        <w:rPr>
                          <w:rFonts w:ascii="Cambria Math" w:hAnsi="Cambria Math"/>
                          <w:i/>
                          <w:noProof/>
                        </w:rPr>
                      </m:ctrlPr>
                    </m:sSubPr>
                    <m:e>
                      <m:r>
                        <w:rPr>
                          <w:rFonts w:ascii="Cambria Math" w:hAnsi="Cambria Math"/>
                          <w:noProof/>
                        </w:rPr>
                        <m:t>M</m:t>
                      </m:r>
                    </m:e>
                    <m:sub>
                      <m:r>
                        <w:rPr>
                          <w:rFonts w:ascii="Cambria Math" w:hAnsi="Cambria Math"/>
                          <w:noProof/>
                        </w:rPr>
                        <m:t>J</m:t>
                      </m:r>
                    </m:sub>
                  </m:sSub>
                </m:e>
              </m:rad>
            </m:den>
          </m:f>
          <m:f>
            <m:fPr>
              <m:ctrlPr>
                <w:rPr>
                  <w:rFonts w:ascii="Cambria Math" w:eastAsiaTheme="minorEastAsia" w:hAnsi="Cambria Math"/>
                  <w:i/>
                  <w:noProof/>
                </w:rPr>
              </m:ctrlPr>
            </m:fPr>
            <m:num>
              <m:r>
                <w:rPr>
                  <w:rFonts w:ascii="Cambria Math" w:eastAsiaTheme="minorEastAsia" w:hAnsi="Cambria Math"/>
                  <w:noProof/>
                </w:rPr>
                <m:t>∂</m:t>
              </m:r>
              <m:sSub>
                <m:sSubPr>
                  <m:ctrlPr>
                    <w:rPr>
                      <w:rFonts w:ascii="Cambria Math" w:eastAsiaTheme="minorEastAsia" w:hAnsi="Cambria Math"/>
                      <w:i/>
                      <w:noProof/>
                    </w:rPr>
                  </m:ctrlPr>
                </m:sSubPr>
                <m:e>
                  <m:r>
                    <w:rPr>
                      <w:rFonts w:ascii="Cambria Math" w:eastAsiaTheme="minorEastAsia" w:hAnsi="Cambria Math"/>
                      <w:noProof/>
                    </w:rPr>
                    <m:t>E</m:t>
                  </m:r>
                </m:e>
                <m:sub>
                  <m:r>
                    <m:rPr>
                      <m:nor/>
                    </m:rPr>
                    <w:rPr>
                      <w:rFonts w:ascii="Cambria Math" w:eastAsiaTheme="minorEastAsia" w:hAnsi="Cambria Math"/>
                      <w:noProof/>
                    </w:rPr>
                    <m:t>tot</m:t>
                  </m:r>
                </m:sub>
              </m:sSub>
            </m:num>
            <m:den>
              <m:r>
                <w:rPr>
                  <w:rFonts w:ascii="Cambria Math" w:eastAsiaTheme="minorEastAsia" w:hAnsi="Cambria Math"/>
                  <w:noProof/>
                </w:rPr>
                <m:t>∂</m:t>
              </m:r>
              <m:sSub>
                <m:sSubPr>
                  <m:ctrlPr>
                    <w:rPr>
                      <w:rFonts w:ascii="Cambria Math" w:eastAsiaTheme="minorEastAsia" w:hAnsi="Cambria Math"/>
                      <w:i/>
                      <w:noProof/>
                    </w:rPr>
                  </m:ctrlPr>
                </m:sSubPr>
                <m:e>
                  <m:r>
                    <w:rPr>
                      <w:rFonts w:ascii="Cambria Math" w:eastAsiaTheme="minorEastAsia" w:hAnsi="Cambria Math"/>
                      <w:noProof/>
                    </w:rPr>
                    <m:t>r</m:t>
                  </m:r>
                </m:e>
                <m:sub>
                  <m:r>
                    <w:rPr>
                      <w:rFonts w:ascii="Cambria Math" w:eastAsiaTheme="minorEastAsia" w:hAnsi="Cambria Math"/>
                      <w:noProof/>
                    </w:rPr>
                    <m:t>Ii</m:t>
                  </m:r>
                </m:sub>
              </m:sSub>
              <m:r>
                <w:rPr>
                  <w:rFonts w:ascii="Cambria Math" w:eastAsiaTheme="minorEastAsia" w:hAnsi="Cambria Math"/>
                  <w:noProof/>
                </w:rPr>
                <m:t>∂</m:t>
              </m:r>
              <m:sSub>
                <m:sSubPr>
                  <m:ctrlPr>
                    <w:rPr>
                      <w:rFonts w:ascii="Cambria Math" w:eastAsiaTheme="minorEastAsia" w:hAnsi="Cambria Math"/>
                      <w:i/>
                      <w:noProof/>
                    </w:rPr>
                  </m:ctrlPr>
                </m:sSubPr>
                <m:e>
                  <m:r>
                    <w:rPr>
                      <w:rFonts w:ascii="Cambria Math" w:eastAsiaTheme="minorEastAsia" w:hAnsi="Cambria Math"/>
                      <w:noProof/>
                    </w:rPr>
                    <m:t>r</m:t>
                  </m:r>
                </m:e>
                <m:sub>
                  <m:r>
                    <w:rPr>
                      <w:rFonts w:ascii="Cambria Math" w:eastAsiaTheme="minorEastAsia" w:hAnsi="Cambria Math"/>
                      <w:noProof/>
                    </w:rPr>
                    <m:t>Jj</m:t>
                  </m:r>
                </m:sub>
              </m:sSub>
            </m:den>
          </m:f>
        </m:oMath>
      </m:oMathPara>
    </w:p>
    <w:p w14:paraId="52FD3187" w14:textId="77777777" w:rsidR="00474C97" w:rsidRDefault="002F79C0" w:rsidP="002F79C0">
      <w:r>
        <w:t>To calculate the dynamical matrix, either by numerical derivatives using finite displacements of individual atoms.  The eigenvalues,</w:t>
      </w:r>
      <m:oMath>
        <m:sSub>
          <m:sSubPr>
            <m:ctrlPr>
              <w:rPr>
                <w:rFonts w:ascii="Cambria Math" w:hAnsi="Cambria Math"/>
                <w:i/>
              </w:rPr>
            </m:ctrlPr>
          </m:sSubPr>
          <m:e>
            <m:r>
              <w:rPr>
                <w:rFonts w:ascii="Cambria Math" w:hAnsi="Cambria Math"/>
              </w:rPr>
              <m:t>ω</m:t>
            </m:r>
          </m:e>
          <m:sub>
            <m:r>
              <w:rPr>
                <w:rFonts w:ascii="Cambria Math" w:hAnsi="Cambria Math"/>
              </w:rPr>
              <m:t>n</m:t>
            </m:r>
          </m:sub>
        </m:sSub>
      </m:oMath>
      <w:r>
        <w:rPr>
          <w:rFonts w:eastAsiaTheme="minorEastAsia"/>
        </w:rPr>
        <w:t>,</w:t>
      </w:r>
      <w:r>
        <w:t xml:space="preserve"> and eigenvectors, </w:t>
      </w:r>
      <m:oMath>
        <m:sSubSup>
          <m:sSubSupPr>
            <m:ctrlPr>
              <w:rPr>
                <w:rFonts w:ascii="Cambria Math" w:hAnsi="Cambria Math"/>
                <w:i/>
              </w:rPr>
            </m:ctrlPr>
          </m:sSubSupPr>
          <m:e>
            <m:r>
              <w:rPr>
                <w:rFonts w:ascii="Cambria Math" w:hAnsi="Cambria Math"/>
              </w:rPr>
              <m:t>u</m:t>
            </m:r>
          </m:e>
          <m:sub>
            <m:r>
              <w:rPr>
                <w:rFonts w:ascii="Cambria Math" w:hAnsi="Cambria Math"/>
              </w:rPr>
              <m:t>Ii</m:t>
            </m:r>
          </m:sub>
          <m:sup>
            <m:r>
              <w:rPr>
                <w:rFonts w:ascii="Cambria Math" w:hAnsi="Cambria Math"/>
              </w:rPr>
              <m:t>n</m:t>
            </m:r>
          </m:sup>
        </m:sSubSup>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M</m:t>
                    </m:r>
                  </m:e>
                  <m:sub>
                    <m:r>
                      <w:rPr>
                        <w:rFonts w:ascii="Cambria Math" w:hAnsi="Cambria Math"/>
                      </w:rPr>
                      <m:t>I</m:t>
                    </m:r>
                  </m:sub>
                </m:sSub>
              </m:e>
            </m:rad>
          </m:den>
        </m:f>
        <m:sSubSup>
          <m:sSubSupPr>
            <m:ctrlPr>
              <w:rPr>
                <w:rFonts w:ascii="Cambria Math" w:hAnsi="Cambria Math"/>
                <w:i/>
              </w:rPr>
            </m:ctrlPr>
          </m:sSubSupPr>
          <m:e>
            <m:r>
              <w:rPr>
                <w:rFonts w:ascii="Cambria Math" w:hAnsi="Cambria Math"/>
              </w:rPr>
              <m:t>v</m:t>
            </m:r>
          </m:e>
          <m:sub>
            <m:r>
              <w:rPr>
                <w:rFonts w:ascii="Cambria Math" w:hAnsi="Cambria Math"/>
              </w:rPr>
              <m:t>Ii</m:t>
            </m:r>
          </m:sub>
          <m:sup>
            <m:r>
              <w:rPr>
                <w:rFonts w:ascii="Cambria Math" w:hAnsi="Cambria Math"/>
              </w:rPr>
              <m:t>n</m:t>
            </m:r>
          </m:sup>
        </m:sSubSup>
      </m:oMath>
      <w:r>
        <w:t>, of this matrix represent the frequencies and vibrational modes associated with the material.  Since these modes are linearly independent and form an orthonormal basis set, the state of any vibrational system can be represented by a linear combination of its modes.</w:t>
      </w:r>
    </w:p>
    <w:p w14:paraId="5661DAEA" w14:textId="77777777" w:rsidR="00474C97" w:rsidRDefault="00474C97" w:rsidP="002F79C0"/>
    <w:p w14:paraId="031818CE" w14:textId="77777777" w:rsidR="002F79C0" w:rsidRDefault="002F79C0" w:rsidP="002F79C0">
      <w:r>
        <w:t>All discussions of DFT will assume the use of code VASP</w:t>
      </w:r>
      <w:r>
        <w:fldChar w:fldCharType="begin"/>
      </w:r>
      <w:r w:rsidR="000A3DA6">
        <w:instrText xml:space="preserve"> ADDIN EN.CITE &lt;EndNote&gt;&lt;Cite&gt;&lt;Author&gt;Kresse&lt;/Author&gt;&lt;Year&gt;1996&lt;/Year&gt;&lt;RecNum&gt;62&lt;/RecNum&gt;&lt;DisplayText&gt;[10, 11]&lt;/DisplayText&gt;&lt;record&gt;&lt;rec-number&gt;62&lt;/rec-number&gt;&lt;foreign-keys&gt;&lt;key app="EN" db-id="v90sad2xo29px8e9xarvete1e9es0fwvtw5r" timestamp="1427335149"&gt;62&lt;/key&gt;&lt;/foreign-keys&gt;&lt;ref-type name="Journal Article"&gt;17&lt;/ref-type&gt;&lt;contributors&gt;&lt;authors&gt;&lt;author&gt;Kresse, Georg&lt;/author&gt;&lt;author&gt;Furthmüller, Jürgen&lt;/author&gt;&lt;/authors&gt;&lt;/contributors&gt;&lt;titles&gt;&lt;title&gt;Efficiency of ab-initio total energy calculations for metals and semiconductors using a plane-wave basis set&lt;/title&gt;&lt;secondary-title&gt;Computational Materials Science&lt;/secondary-title&gt;&lt;/titles&gt;&lt;periodical&gt;&lt;full-title&gt;Computational Materials Science&lt;/full-title&gt;&lt;/periodical&gt;&lt;pages&gt;15-50&lt;/pages&gt;&lt;volume&gt;6&lt;/volume&gt;&lt;number&gt;1&lt;/number&gt;&lt;dates&gt;&lt;year&gt;1996&lt;/year&gt;&lt;/dates&gt;&lt;isbn&gt;0927-0256&lt;/isbn&gt;&lt;urls&gt;&lt;/urls&gt;&lt;/record&gt;&lt;/Cite&gt;&lt;Cite&gt;&lt;Author&gt;Kresse&lt;/Author&gt;&lt;Year&gt;1993&lt;/Year&gt;&lt;RecNum&gt;61&lt;/RecNum&gt;&lt;record&gt;&lt;rec-number&gt;61&lt;/rec-number&gt;&lt;foreign-keys&gt;&lt;key app="EN" db-id="v90sad2xo29px8e9xarvete1e9es0fwvtw5r" timestamp="1427335092"&gt;61&lt;/key&gt;&lt;/foreign-keys&gt;&lt;ref-type name="Journal Article"&gt;17&lt;/ref-type&gt;&lt;contributors&gt;&lt;authors&gt;&lt;author&gt;Kresse, Georg&lt;/author&gt;&lt;author&gt;Hafner, Jürgen&lt;/author&gt;&lt;/authors&gt;&lt;/contributors&gt;&lt;titles&gt;&lt;title&gt;Ab initio molecular dynamics for liquid metals&lt;/title&gt;&lt;secondary-title&gt;Physical Review B&lt;/secondary-title&gt;&lt;/titles&gt;&lt;periodical&gt;&lt;full-title&gt;Physical Review B&lt;/full-title&gt;&lt;/periodical&gt;&lt;pages&gt;558&lt;/pages&gt;&lt;volume&gt;47&lt;/volume&gt;&lt;number&gt;1&lt;/number&gt;&lt;dates&gt;&lt;year&gt;1993&lt;/year&gt;&lt;/dates&gt;&lt;urls&gt;&lt;/urls&gt;&lt;/record&gt;&lt;/Cite&gt;&lt;/EndNote&gt;</w:instrText>
      </w:r>
      <w:r>
        <w:fldChar w:fldCharType="separate"/>
      </w:r>
      <w:r w:rsidR="000A3DA6">
        <w:rPr>
          <w:noProof/>
        </w:rPr>
        <w:t>[10, 11]</w:t>
      </w:r>
      <w:r>
        <w:fldChar w:fldCharType="end"/>
      </w:r>
      <w:r>
        <w:t>.  In the proposed work, the projected augmented plane wave (PAW)</w:t>
      </w:r>
      <w:r>
        <w:fldChar w:fldCharType="begin"/>
      </w:r>
      <w:r w:rsidR="00143BCD">
        <w:instrText xml:space="preserve"> ADDIN EN.CITE &lt;EndNote&gt;&lt;Cite&gt;&lt;Author&gt;Blöchl&lt;/Author&gt;&lt;Year&gt;1994&lt;/Year&gt;&lt;RecNum&gt;118&lt;/RecNum&gt;&lt;DisplayText&gt;[12, 13]&lt;/DisplayText&gt;&lt;record&gt;&lt;rec-number&gt;118&lt;/rec-number&gt;&lt;foreign-keys&gt;&lt;key app="EN" db-id="0prwaxwaeas0xred5ewxrps9fxfd55txtzts" timestamp="1464949353"&gt;118&lt;/key&gt;&lt;/foreign-keys&gt;&lt;ref-type name="Journal Article"&gt;17&lt;/ref-type&gt;&lt;contributors&gt;&lt;authors&gt;&lt;author&gt;Blöchl, Peter E&lt;/author&gt;&lt;/authors&gt;&lt;/contributors&gt;&lt;titles&gt;&lt;title&gt;Projector augmented-wave method&lt;/title&gt;&lt;secondary-title&gt;Physical Review B&lt;/secondary-title&gt;&lt;/titles&gt;&lt;periodical&gt;&lt;full-title&gt;Physical Review B&lt;/full-title&gt;&lt;/periodical&gt;&lt;pages&gt;17953&lt;/pages&gt;&lt;volume&gt;50&lt;/volume&gt;&lt;number&gt;24&lt;/number&gt;&lt;dates&gt;&lt;year&gt;1994&lt;/year&gt;&lt;/dates&gt;&lt;urls&gt;&lt;/urls&gt;&lt;/record&gt;&lt;/Cite&gt;&lt;Cite&gt;&lt;Author&gt;Kresse&lt;/Author&gt;&lt;Year&gt;1999&lt;/Year&gt;&lt;RecNum&gt;64&lt;/RecNum&gt;&lt;record&gt;&lt;rec-number&gt;64&lt;/rec-number&gt;&lt;foreign-keys&gt;&lt;key app="EN" db-id="v90sad2xo29px8e9xarvete1e9es0fwvtw5r" timestamp="1427335402"&gt;64&lt;/key&gt;&lt;/foreign-keys&gt;&lt;ref-type name="Journal Article"&gt;17&lt;/ref-type&gt;&lt;contributors&gt;&lt;authors&gt;&lt;author&gt;Kresse, Georg&lt;/author&gt;&lt;author&gt;Joubert, D&lt;/author&gt;&lt;/authors&gt;&lt;/contributors&gt;&lt;titles&gt;&lt;title&gt;From ultrasoft pseudopotentials to the projector augmented-wave method&lt;/title&gt;&lt;secondary-title&gt;Physical Review B&lt;/secondary-title&gt;&lt;/titles&gt;&lt;periodical&gt;&lt;full-title&gt;Physical Review B&lt;/full-title&gt;&lt;/periodical&gt;&lt;pages&gt;1758&lt;/pages&gt;&lt;volume&gt;59&lt;/volume&gt;&lt;number&gt;3&lt;/number&gt;&lt;dates&gt;&lt;year&gt;1999&lt;/year&gt;&lt;/dates&gt;&lt;urls&gt;&lt;/urls&gt;&lt;/record&gt;&lt;/Cite&gt;&lt;/EndNote&gt;</w:instrText>
      </w:r>
      <w:r>
        <w:fldChar w:fldCharType="separate"/>
      </w:r>
      <w:r w:rsidR="000A3DA6">
        <w:rPr>
          <w:noProof/>
        </w:rPr>
        <w:t>[12, 13]</w:t>
      </w:r>
      <w:r>
        <w:fldChar w:fldCharType="end"/>
      </w:r>
      <w:r>
        <w:t xml:space="preserve"> to describe the interactions between the core and valence electrons.  The exchange-correlation functional is treated with the LDA functional.  The present study employs the VASP code with a cutoff for the plane wave basis set tabulated below, the LDA exchange-correlation functional and a 2x2x2 supercell containing 96 lattice sites and a 1x1x1 k-point grid.</w:t>
      </w:r>
    </w:p>
    <w:p w14:paraId="4E7C497D" w14:textId="77777777" w:rsidR="00474C97" w:rsidRDefault="00474C97" w:rsidP="002F79C0">
      <w:r>
        <w:t xml:space="preserve">Calcium </w:t>
      </w:r>
      <w:proofErr w:type="spellStart"/>
      <w:r>
        <w:t>Floride</w:t>
      </w:r>
      <w:proofErr w:type="spellEnd"/>
      <w:r>
        <w:t xml:space="preserve"> computational details.</w:t>
      </w:r>
    </w:p>
    <w:p w14:paraId="111C122A" w14:textId="77777777" w:rsidR="00474C97" w:rsidRDefault="00474C97" w:rsidP="002F79C0">
      <w:proofErr w:type="spellStart"/>
      <w:r>
        <w:t>Thoria</w:t>
      </w:r>
      <w:proofErr w:type="spellEnd"/>
      <w:r>
        <w:t xml:space="preserve"> computational details</w:t>
      </w:r>
    </w:p>
    <w:p w14:paraId="7CF17FE3" w14:textId="77777777" w:rsidR="00474C97" w:rsidRDefault="00474C97" w:rsidP="002F79C0">
      <w:r>
        <w:t>Uranium Oxide computational details</w:t>
      </w:r>
    </w:p>
    <w:p w14:paraId="57C4353A" w14:textId="77777777" w:rsidR="00474C97" w:rsidRDefault="00474C97" w:rsidP="002F79C0">
      <w:r>
        <w:lastRenderedPageBreak/>
        <w:t>Ceria computational details</w:t>
      </w:r>
    </w:p>
    <w:p w14:paraId="1D3AE563" w14:textId="77777777" w:rsidR="002F79C0" w:rsidRDefault="002F79C0" w:rsidP="002F79C0">
      <w:r w:rsidRPr="00E727A6">
        <w:t>DFT often fails to describe systems with localized d and f-elections due to approximations to the exchange-correlation energy (e.g. LDA and GGA) having the consequence of an erroneous electron self-interaction; this causes repulsion which favors electron delocalization</w:t>
      </w:r>
      <w:r>
        <w:t xml:space="preserve">. To correctly characterize the localization of the </w:t>
      </w:r>
      <w:r w:rsidR="0000713D">
        <w:t>U f</w:t>
      </w:r>
      <w:r>
        <w:t xml:space="preserve">-electrons, the DFT+U approach of </w:t>
      </w:r>
      <w:proofErr w:type="spellStart"/>
      <w:r>
        <w:t>Dudarev</w:t>
      </w:r>
      <w:proofErr w:type="spellEnd"/>
      <w:r>
        <w:fldChar w:fldCharType="begin"/>
      </w:r>
      <w:r w:rsidR="000A3DA6">
        <w:instrText xml:space="preserve"> ADDIN EN.CITE &lt;EndNote&gt;&lt;Cite&gt;&lt;Author&gt;Dudarev&lt;/Author&gt;&lt;Year&gt;1998&lt;/Year&gt;&lt;RecNum&gt;52&lt;/RecNum&gt;&lt;DisplayText&gt;[14]&lt;/DisplayText&gt;&lt;record&gt;&lt;rec-number&gt;52&lt;/rec-number&gt;&lt;foreign-keys&gt;&lt;key app="EN" db-id="v90sad2xo29px8e9xarvete1e9es0fwvtw5r" timestamp="1427323253"&gt;52&lt;/key&gt;&lt;/foreign-keys&gt;&lt;ref-type name="Journal Article"&gt;17&lt;/ref-type&gt;&lt;contributors&gt;&lt;authors&gt;&lt;author&gt;Dudarev, SL&lt;/author&gt;&lt;author&gt;Botton, GA&lt;/author&gt;&lt;author&gt;Savrasov, SY&lt;/author&gt;&lt;author&gt;Humphreys, CJ&lt;/author&gt;&lt;author&gt;Sutton, AP&lt;/author&gt;&lt;/authors&gt;&lt;/contributors&gt;&lt;titles&gt;&lt;title&gt;Electron-energy-loss spectra and the structural stability of nickel oxide: An LSDA+ U study&lt;/title&gt;&lt;secondary-title&gt;Physical Review B&lt;/secondary-title&gt;&lt;/titles&gt;&lt;periodical&gt;&lt;full-title&gt;Physical Review B&lt;/full-title&gt;&lt;/periodical&gt;&lt;pages&gt;1505&lt;/pages&gt;&lt;volume&gt;57&lt;/volume&gt;&lt;number&gt;3&lt;/number&gt;&lt;dates&gt;&lt;year&gt;1998&lt;/year&gt;&lt;/dates&gt;&lt;urls&gt;&lt;/urls&gt;&lt;/record&gt;&lt;/Cite&gt;&lt;/EndNote&gt;</w:instrText>
      </w:r>
      <w:r>
        <w:fldChar w:fldCharType="separate"/>
      </w:r>
      <w:r w:rsidR="000A3DA6">
        <w:rPr>
          <w:noProof/>
        </w:rPr>
        <w:t>[14]</w:t>
      </w:r>
      <w:r>
        <w:fldChar w:fldCharType="end"/>
      </w:r>
      <w:r>
        <w:t>, will be used for all calculations, with all +U parameters originating from previous studies which have used this method.  The Hubbard DFT+U method is applied to the f-electrons of the U species in UO2 (U = 4.50 eV and J= 0.51 eV), with occupancy control to ensure that lowest energy configuration is identified [</w:t>
      </w:r>
      <w:proofErr w:type="gramStart"/>
      <w:r>
        <w:t>Dorado,Amandon</w:t>
      </w:r>
      <w:proofErr w:type="gramEnd"/>
      <w:r>
        <w:t>,Freyss-2009].</w:t>
      </w:r>
    </w:p>
    <w:p w14:paraId="777ECF58" w14:textId="77777777" w:rsidR="00FB4755" w:rsidRDefault="00FB4755"/>
    <w:p w14:paraId="56E54EA4" w14:textId="77777777" w:rsidR="00143BCD" w:rsidRDefault="00143BCD"/>
    <w:p w14:paraId="3606C42B" w14:textId="77777777" w:rsidR="00143BCD" w:rsidRDefault="00143BCD" w:rsidP="00143BCD">
      <w:proofErr w:type="spellStart"/>
      <w:r>
        <w:t>Thoria</w:t>
      </w:r>
      <w:proofErr w:type="spellEnd"/>
      <w:r>
        <w:t xml:space="preserve"> Notes</w:t>
      </w:r>
    </w:p>
    <w:p w14:paraId="3CA07040" w14:textId="77777777" w:rsidR="00143BCD" w:rsidRDefault="00143BCD" w:rsidP="00143BCD"/>
    <w:p w14:paraId="71FF1DCA" w14:textId="77777777" w:rsidR="00143BCD" w:rsidRDefault="00143BCD" w:rsidP="00143BCD">
      <w:r>
        <w:t>Murphy does point defects in ThO2</w:t>
      </w:r>
      <w:r>
        <w:fldChar w:fldCharType="begin"/>
      </w:r>
      <w:r>
        <w:instrText xml:space="preserve"> ADDIN EN.CITE &lt;EndNote&gt;&lt;Cite&gt;&lt;Author&gt;Murphy&lt;/Author&gt;&lt;Year&gt;2014&lt;/Year&gt;&lt;RecNum&gt;115&lt;/RecNum&gt;&lt;DisplayText&gt;[15]&lt;/DisplayText&gt;&lt;record&gt;&lt;rec-number&gt;115&lt;/rec-number&gt;&lt;foreign-keys&gt;&lt;key app="EN" db-id="0prwaxwaeas0xred5ewxrps9fxfd55txtzts" timestamp="1464948934"&gt;115&lt;/key&gt;&lt;/foreign-keys&gt;&lt;ref-type name="Journal Article"&gt;17&lt;/ref-type&gt;&lt;contributors&gt;&lt;authors&gt;&lt;author&gt;Murphy, ST&lt;/author&gt;&lt;author&gt;Cooper, MWD&lt;/author&gt;&lt;author&gt;Grimes, RW&lt;/author&gt;&lt;/authors&gt;&lt;/contributors&gt;&lt;titles&gt;&lt;title&gt;Point defects and non-stoichiometry in thoria&lt;/title&gt;&lt;secondary-title&gt;Solid State Ionics&lt;/secondary-title&gt;&lt;/titles&gt;&lt;periodical&gt;&lt;full-title&gt;Solid State Ionics&lt;/full-title&gt;&lt;/periodical&gt;&lt;pages&gt;80-87&lt;/pages&gt;&lt;volume&gt;267&lt;/volume&gt;&lt;dates&gt;&lt;year&gt;2014&lt;/year&gt;&lt;/dates&gt;&lt;isbn&gt;0167-2738&lt;/isbn&gt;&lt;urls&gt;&lt;/urls&gt;&lt;/record&gt;&lt;/Cite&gt;&lt;/EndNote&gt;</w:instrText>
      </w:r>
      <w:r>
        <w:fldChar w:fldCharType="separate"/>
      </w:r>
      <w:r>
        <w:rPr>
          <w:noProof/>
        </w:rPr>
        <w:t>[15]</w:t>
      </w:r>
      <w:r>
        <w:fldChar w:fldCharType="end"/>
      </w:r>
      <w:r>
        <w:t>.</w:t>
      </w:r>
    </w:p>
    <w:p w14:paraId="6326C6B7" w14:textId="77777777" w:rsidR="00143BCD" w:rsidRDefault="00143BCD" w:rsidP="00143BCD">
      <w:r>
        <w:t>The DFT calculations described here were performed using the frozen-core all-electron projector-augmented-wave PAW method</w:t>
      </w:r>
      <w:r>
        <w:fldChar w:fldCharType="begin"/>
      </w:r>
      <w:r>
        <w:instrText xml:space="preserve"> ADDIN EN.CITE &lt;EndNote&gt;&lt;Cite&gt;&lt;Author&gt;Blöchl&lt;/Author&gt;&lt;Year&gt;1994&lt;/Year&gt;&lt;RecNum&gt;118&lt;/RecNum&gt;&lt;DisplayText&gt;[12, 16]&lt;/DisplayText&gt;&lt;record&gt;&lt;rec-number&gt;118&lt;/rec-number&gt;&lt;foreign-keys&gt;&lt;key app="EN" db-id="0prwaxwaeas0xred5ewxrps9fxfd55txtzts" timestamp="1464949353"&gt;118&lt;/key&gt;&lt;/foreign-keys&gt;&lt;ref-type name="Journal Article"&gt;17&lt;/ref-type&gt;&lt;contributors&gt;&lt;authors&gt;&lt;author&gt;Blöchl, Peter E&lt;/author&gt;&lt;/authors&gt;&lt;/contributors&gt;&lt;titles&gt;&lt;title&gt;Projector augmented-wave method&lt;/title&gt;&lt;secondary-title&gt;Physical Review B&lt;/secondary-title&gt;&lt;/titles&gt;&lt;periodical&gt;&lt;full-title&gt;Physical Review B&lt;/full-title&gt;&lt;/periodical&gt;&lt;pages&gt;17953&lt;/pages&gt;&lt;volume&gt;50&lt;/volume&gt;&lt;number&gt;24&lt;/number&gt;&lt;dates&gt;&lt;year&gt;1994&lt;/year&gt;&lt;/dates&gt;&lt;urls&gt;&lt;/urls&gt;&lt;/record&gt;&lt;/Cite&gt;&lt;Cite&gt;&lt;Author&gt;Kresse&lt;/Author&gt;&lt;Year&gt;1996&lt;/Year&gt;&lt;RecNum&gt;119&lt;/RecNum&gt;&lt;record&gt;&lt;rec-number&gt;119&lt;/rec-number&gt;&lt;foreign-keys&gt;&lt;key app="EN" db-id="0prwaxwaeas0xred5ewxrps9fxfd55txtzts" timestamp="1464949404"&gt;119&lt;/key&gt;&lt;/foreign-keys&gt;&lt;ref-type name="Journal Article"&gt;17&lt;/ref-type&gt;&lt;contributors&gt;&lt;authors&gt;&lt;author&gt;Kresse, Georg&lt;/author&gt;&lt;author&gt;Furthmüller, Jürgen&lt;/author&gt;&lt;/authors&gt;&lt;/contributors&gt;&lt;titles&gt;&lt;title&gt;Efficient iterative schemes for ab initio total-energy calculations using a plane-wave basis set&lt;/title&gt;&lt;secondary-title&gt;Physical Review B&lt;/secondary-title&gt;&lt;/titles&gt;&lt;periodical&gt;&lt;full-title&gt;Physical Review B&lt;/full-title&gt;&lt;/periodical&gt;&lt;pages&gt;11169&lt;/pages&gt;&lt;volume&gt;54&lt;/volume&gt;&lt;number&gt;16&lt;/number&gt;&lt;dates&gt;&lt;year&gt;1996&lt;/year&gt;&lt;/dates&gt;&lt;urls&gt;&lt;/urls&gt;&lt;/record&gt;&lt;/Cite&gt;&lt;/EndNote&gt;</w:instrText>
      </w:r>
      <w:r>
        <w:fldChar w:fldCharType="separate"/>
      </w:r>
      <w:r>
        <w:rPr>
          <w:noProof/>
        </w:rPr>
        <w:t>[12, 16]</w:t>
      </w:r>
      <w:r>
        <w:fldChar w:fldCharType="end"/>
      </w:r>
      <w:r>
        <w:t xml:space="preserve">, as implemented in the </w:t>
      </w:r>
      <w:r>
        <w:rPr>
          <w:i/>
        </w:rPr>
        <w:t>ab-initio</w:t>
      </w:r>
      <w:r>
        <w:t xml:space="preserve"> total energy code VASP (Vienna </w:t>
      </w:r>
      <w:r>
        <w:rPr>
          <w:i/>
        </w:rPr>
        <w:t xml:space="preserve">ab-initio </w:t>
      </w:r>
      <w:r>
        <w:t>simulation program).</w:t>
      </w:r>
    </w:p>
    <w:p w14:paraId="61A24FE4" w14:textId="77777777" w:rsidR="00143BCD" w:rsidRPr="006E68C3" w:rsidRDefault="00143BCD" w:rsidP="00143BCD">
      <w:r>
        <w:t xml:space="preserve">UO2 </w:t>
      </w:r>
    </w:p>
    <w:p w14:paraId="2ADFCFDF" w14:textId="77777777" w:rsidR="00143BCD" w:rsidRDefault="00143BCD" w:rsidP="00143BCD">
      <w:r>
        <w:t>Defects in UO2</w:t>
      </w:r>
    </w:p>
    <w:p w14:paraId="67366305" w14:textId="77777777" w:rsidR="00143BCD" w:rsidRDefault="00143BCD" w:rsidP="00143BCD">
      <w:r>
        <w:t>Dorado +U corrections for UO2</w:t>
      </w:r>
      <w:r>
        <w:fldChar w:fldCharType="begin"/>
      </w:r>
      <w:r>
        <w:instrText xml:space="preserve"> ADDIN EN.CITE &lt;EndNote&gt;&lt;Cite&gt;&lt;Author&gt;Dorado&lt;/Author&gt;&lt;Year&gt;2013&lt;/Year&gt;&lt;RecNum&gt;116&lt;/RecNum&gt;&lt;DisplayText&gt;[17]&lt;/DisplayText&gt;&lt;record&gt;&lt;rec-number&gt;116&lt;/rec-number&gt;&lt;foreign-keys&gt;&lt;key app="EN" db-id="0prwaxwaeas0xred5ewxrps9fxfd55txtzts" timestamp="1464949091"&gt;116&lt;/key&gt;&lt;/foreign-keys&gt;&lt;ref-type name="Journal Article"&gt;17&lt;/ref-type&gt;&lt;contributors&gt;&lt;authors&gt;&lt;author&gt;Dorado, B&lt;/author&gt;&lt;author&gt;Freyss, M&lt;/author&gt;&lt;author&gt;Amadon, B&lt;/author&gt;&lt;author&gt;Bertolus, M&lt;/author&gt;&lt;author&gt;Jomard, G&lt;/author&gt;&lt;author&gt;Garcia, P&lt;/author&gt;&lt;/authors&gt;&lt;/contributors&gt;&lt;titles&gt;&lt;title&gt;Advances in first-principles modelling of point defects in UO2: f electron correlations and the issue of local energy minima&lt;/title&gt;&lt;secondary-title&gt;Journal of Physics: Condensed Matter&lt;/secondary-title&gt;&lt;/titles&gt;&lt;periodical&gt;&lt;full-title&gt;Journal of Physics: Condensed Matter&lt;/full-title&gt;&lt;/periodical&gt;&lt;pages&gt;333201&lt;/pages&gt;&lt;volume&gt;25&lt;/volume&gt;&lt;number&gt;33&lt;/number&gt;&lt;dates&gt;&lt;year&gt;2013&lt;/year&gt;&lt;/dates&gt;&lt;isbn&gt;0953-8984&lt;/isbn&gt;&lt;urls&gt;&lt;/urls&gt;&lt;/record&gt;&lt;/Cite&gt;&lt;/EndNote&gt;</w:instrText>
      </w:r>
      <w:r>
        <w:fldChar w:fldCharType="separate"/>
      </w:r>
      <w:r>
        <w:rPr>
          <w:noProof/>
        </w:rPr>
        <w:t>[17]</w:t>
      </w:r>
      <w:r>
        <w:fldChar w:fldCharType="end"/>
      </w:r>
    </w:p>
    <w:p w14:paraId="2C819BD2" w14:textId="77777777" w:rsidR="009B267F" w:rsidRDefault="009B267F">
      <w:r>
        <w:br w:type="page"/>
      </w:r>
    </w:p>
    <w:p w14:paraId="03439B70" w14:textId="77777777" w:rsidR="00FB4755" w:rsidRPr="009B267F" w:rsidRDefault="009B267F">
      <w:pPr>
        <w:rPr>
          <w:b/>
        </w:rPr>
      </w:pPr>
      <w:r w:rsidRPr="009B267F">
        <w:rPr>
          <w:b/>
        </w:rPr>
        <w:lastRenderedPageBreak/>
        <w:t>Calcium Fluoride</w:t>
      </w:r>
    </w:p>
    <w:p w14:paraId="53AECA7D" w14:textId="77777777" w:rsidR="009B267F" w:rsidRDefault="009B267F">
      <w:r>
        <w:t>CaF2</w:t>
      </w:r>
    </w:p>
    <w:p w14:paraId="739AFD18" w14:textId="77777777" w:rsidR="009B267F" w:rsidRPr="009B267F" w:rsidRDefault="009B267F">
      <w:pPr>
        <w:rPr>
          <w:u w:val="single"/>
        </w:rPr>
      </w:pPr>
      <w:r w:rsidRPr="009B267F">
        <w:rPr>
          <w:u w:val="single"/>
        </w:rPr>
        <w:t>CaF2 + vacancy</w:t>
      </w:r>
    </w:p>
    <w:p w14:paraId="1BEC70D7" w14:textId="77777777" w:rsidR="009B267F" w:rsidRDefault="009B267F">
      <w:r>
        <w:t xml:space="preserve">CaF2 + vacancy + </w:t>
      </w:r>
    </w:p>
    <w:p w14:paraId="58B1A9F7" w14:textId="77777777" w:rsidR="009B267F" w:rsidRDefault="009B267F">
      <w:r>
        <w:t>CaF2 + interstitial</w:t>
      </w:r>
    </w:p>
    <w:p w14:paraId="32D25BF9" w14:textId="77777777" w:rsidR="009B267F" w:rsidRDefault="00566AD7">
      <w:r>
        <w:t>Mp-602 -&gt; Moly Telluride</w:t>
      </w:r>
    </w:p>
    <w:p w14:paraId="4B1F20DE" w14:textId="77777777" w:rsidR="00143BCD" w:rsidRPr="00143BCD" w:rsidRDefault="00FB4755" w:rsidP="00143BCD">
      <w:pPr>
        <w:pStyle w:val="EndNoteBibliography"/>
        <w:spacing w:after="0"/>
        <w:ind w:left="720" w:hanging="720"/>
      </w:pPr>
      <w:r>
        <w:fldChar w:fldCharType="begin"/>
      </w:r>
      <w:r>
        <w:instrText xml:space="preserve"> ADDIN EN.REFLIST </w:instrText>
      </w:r>
      <w:r>
        <w:fldChar w:fldCharType="separate"/>
      </w:r>
      <w:r w:rsidR="00143BCD" w:rsidRPr="00143BCD">
        <w:t>[1]</w:t>
      </w:r>
      <w:r w:rsidR="00143BCD" w:rsidRPr="00143BCD">
        <w:tab/>
        <w:t xml:space="preserve">A. Cheetham, B. Fender, and M. Cooper, "Defect structure of calcium fluoride containing excess anions I. Bragg scattering," </w:t>
      </w:r>
      <w:r w:rsidR="00143BCD" w:rsidRPr="00143BCD">
        <w:rPr>
          <w:i/>
        </w:rPr>
        <w:t xml:space="preserve">Journal of Physics C: Solid State Physics, </w:t>
      </w:r>
      <w:r w:rsidR="00143BCD" w:rsidRPr="00143BCD">
        <w:t>vol. 4, p. 3107, 1971.</w:t>
      </w:r>
    </w:p>
    <w:p w14:paraId="043CD472" w14:textId="77777777" w:rsidR="00143BCD" w:rsidRPr="00143BCD" w:rsidRDefault="00143BCD" w:rsidP="00143BCD">
      <w:pPr>
        <w:pStyle w:val="EndNoteBibliography"/>
        <w:spacing w:after="0"/>
        <w:ind w:left="720" w:hanging="720"/>
      </w:pPr>
      <w:r w:rsidRPr="00143BCD">
        <w:t>[2]</w:t>
      </w:r>
      <w:r w:rsidRPr="00143BCD">
        <w:tab/>
        <w:t xml:space="preserve">J. Short and R. Roy, "Confirmation of defect character in calcium fluoride-yttrium fluoride crystalline solutions," </w:t>
      </w:r>
      <w:r w:rsidRPr="00143BCD">
        <w:rPr>
          <w:i/>
        </w:rPr>
        <w:t xml:space="preserve">The Journal of Physical Chemistry, </w:t>
      </w:r>
      <w:r w:rsidRPr="00143BCD">
        <w:t>vol. 67, pp. 1860-1861, 1963.</w:t>
      </w:r>
    </w:p>
    <w:p w14:paraId="2CAECD31" w14:textId="77777777" w:rsidR="00143BCD" w:rsidRPr="00143BCD" w:rsidRDefault="00143BCD" w:rsidP="00143BCD">
      <w:pPr>
        <w:pStyle w:val="EndNoteBibliography"/>
        <w:spacing w:after="0"/>
        <w:ind w:left="720" w:hanging="720"/>
      </w:pPr>
      <w:r w:rsidRPr="00143BCD">
        <w:t>[3]</w:t>
      </w:r>
      <w:r w:rsidRPr="00143BCD">
        <w:tab/>
        <w:t xml:space="preserve">P. Umari and A. Pasquarello, "Infrared and Raman spectra of disordered materials from first principles," </w:t>
      </w:r>
      <w:r w:rsidRPr="00143BCD">
        <w:rPr>
          <w:i/>
        </w:rPr>
        <w:t xml:space="preserve">Diamond and related materials, </w:t>
      </w:r>
      <w:r w:rsidRPr="00143BCD">
        <w:t>vol. 14, pp. 1255-1261, 2005.</w:t>
      </w:r>
    </w:p>
    <w:p w14:paraId="490297FC" w14:textId="77777777" w:rsidR="00143BCD" w:rsidRPr="00143BCD" w:rsidRDefault="00143BCD" w:rsidP="00143BCD">
      <w:pPr>
        <w:pStyle w:val="EndNoteBibliography"/>
        <w:spacing w:after="0"/>
        <w:ind w:left="720" w:hanging="720"/>
      </w:pPr>
      <w:r w:rsidRPr="00143BCD">
        <w:t>[4]</w:t>
      </w:r>
      <w:r w:rsidRPr="00143BCD">
        <w:tab/>
        <w:t xml:space="preserve">P. Umari and A. Pasquarello, "Ab initio molecular dynamics in a finite homogeneous electric field," </w:t>
      </w:r>
      <w:r w:rsidRPr="00143BCD">
        <w:rPr>
          <w:i/>
        </w:rPr>
        <w:t xml:space="preserve">Physical review letters, </w:t>
      </w:r>
      <w:r w:rsidRPr="00143BCD">
        <w:t>vol. 89, p. 157602, 2002.</w:t>
      </w:r>
    </w:p>
    <w:p w14:paraId="038D6775" w14:textId="77777777" w:rsidR="00143BCD" w:rsidRPr="00143BCD" w:rsidRDefault="00143BCD" w:rsidP="00143BCD">
      <w:pPr>
        <w:pStyle w:val="EndNoteBibliography"/>
        <w:spacing w:after="0"/>
        <w:ind w:left="720" w:hanging="720"/>
      </w:pPr>
      <w:r w:rsidRPr="00143BCD">
        <w:t>[5]</w:t>
      </w:r>
      <w:r w:rsidRPr="00143BCD">
        <w:tab/>
        <w:t xml:space="preserve">R. Nunes and X. Gonze, "Berry-phase treatment of the homogeneous electric field perturbation in insulators," </w:t>
      </w:r>
      <w:r w:rsidRPr="00143BCD">
        <w:rPr>
          <w:i/>
        </w:rPr>
        <w:t xml:space="preserve">Physical Review B, </w:t>
      </w:r>
      <w:r w:rsidRPr="00143BCD">
        <w:t>vol. 63, p. 155107, 2001.</w:t>
      </w:r>
    </w:p>
    <w:p w14:paraId="62C69CDD" w14:textId="77777777" w:rsidR="00143BCD" w:rsidRPr="00143BCD" w:rsidRDefault="00143BCD" w:rsidP="00143BCD">
      <w:pPr>
        <w:pStyle w:val="EndNoteBibliography"/>
        <w:spacing w:after="0"/>
        <w:ind w:left="720" w:hanging="720"/>
      </w:pPr>
      <w:r w:rsidRPr="00143BCD">
        <w:t>[6]</w:t>
      </w:r>
      <w:r w:rsidRPr="00143BCD">
        <w:tab/>
        <w:t xml:space="preserve">R. Resta, "Macroscopic polarization in crystalline dielectrics: the geometric phase approach," </w:t>
      </w:r>
      <w:r w:rsidRPr="00143BCD">
        <w:rPr>
          <w:i/>
        </w:rPr>
        <w:t xml:space="preserve">Reviews of modern physics, </w:t>
      </w:r>
      <w:r w:rsidRPr="00143BCD">
        <w:t>vol. 66, p. 899, 1994.</w:t>
      </w:r>
    </w:p>
    <w:p w14:paraId="787CAE50" w14:textId="77777777" w:rsidR="00143BCD" w:rsidRPr="00143BCD" w:rsidRDefault="00143BCD" w:rsidP="00143BCD">
      <w:pPr>
        <w:pStyle w:val="EndNoteBibliography"/>
        <w:spacing w:after="0"/>
        <w:ind w:left="720" w:hanging="720"/>
      </w:pPr>
      <w:r w:rsidRPr="00143BCD">
        <w:t>[7]</w:t>
      </w:r>
      <w:r w:rsidRPr="00143BCD">
        <w:tab/>
        <w:t xml:space="preserve">P. Brüesch, </w:t>
      </w:r>
      <w:r w:rsidRPr="00143BCD">
        <w:rPr>
          <w:i/>
        </w:rPr>
        <w:t>Phonons: Theory and Experiments II</w:t>
      </w:r>
      <w:r w:rsidRPr="00143BCD">
        <w:t>. Berlin: Springer-Verlag, 1986.</w:t>
      </w:r>
    </w:p>
    <w:p w14:paraId="62381FB5" w14:textId="77777777" w:rsidR="00143BCD" w:rsidRPr="00143BCD" w:rsidRDefault="00143BCD" w:rsidP="00143BCD">
      <w:pPr>
        <w:pStyle w:val="EndNoteBibliography"/>
        <w:spacing w:after="0"/>
        <w:ind w:left="720" w:hanging="720"/>
      </w:pPr>
      <w:r w:rsidRPr="00143BCD">
        <w:t>[8]</w:t>
      </w:r>
      <w:r w:rsidRPr="00143BCD">
        <w:tab/>
        <w:t xml:space="preserve">M. Cardona and G. Guenzerodt, </w:t>
      </w:r>
      <w:r w:rsidRPr="00143BCD">
        <w:rPr>
          <w:i/>
        </w:rPr>
        <w:t>Light scattering in solids II</w:t>
      </w:r>
      <w:r w:rsidRPr="00143BCD">
        <w:t>. Berlin: Springer-Verlag, 1982.</w:t>
      </w:r>
    </w:p>
    <w:p w14:paraId="1E254B48" w14:textId="77777777" w:rsidR="00143BCD" w:rsidRPr="00143BCD" w:rsidRDefault="00143BCD" w:rsidP="00143BCD">
      <w:pPr>
        <w:pStyle w:val="EndNoteBibliography"/>
        <w:spacing w:after="0"/>
        <w:ind w:left="720" w:hanging="720"/>
      </w:pPr>
      <w:r w:rsidRPr="00143BCD">
        <w:t>[9]</w:t>
      </w:r>
      <w:r w:rsidRPr="00143BCD">
        <w:tab/>
        <w:t xml:space="preserve">M. Born and K. Huang, </w:t>
      </w:r>
      <w:r w:rsidRPr="00143BCD">
        <w:rPr>
          <w:i/>
        </w:rPr>
        <w:t>Dynamical Theory Of Crystal Lattices</w:t>
      </w:r>
      <w:r w:rsidRPr="00143BCD">
        <w:t>. New York: Oxford University Press, 1954.</w:t>
      </w:r>
    </w:p>
    <w:p w14:paraId="17C5CB8C" w14:textId="77777777" w:rsidR="00143BCD" w:rsidRPr="00143BCD" w:rsidRDefault="00143BCD" w:rsidP="00143BCD">
      <w:pPr>
        <w:pStyle w:val="EndNoteBibliography"/>
        <w:spacing w:after="0"/>
        <w:ind w:left="720" w:hanging="720"/>
      </w:pPr>
      <w:r w:rsidRPr="00143BCD">
        <w:t>[10]</w:t>
      </w:r>
      <w:r w:rsidRPr="00143BCD">
        <w:tab/>
        <w:t xml:space="preserve">G. Kresse and J. Furthmüller, "Efficiency of ab-initio total energy calculations for metals and semiconductors using a plane-wave basis set," </w:t>
      </w:r>
      <w:r w:rsidRPr="00143BCD">
        <w:rPr>
          <w:i/>
        </w:rPr>
        <w:t xml:space="preserve">Computational Materials Science, </w:t>
      </w:r>
      <w:r w:rsidRPr="00143BCD">
        <w:t>vol. 6, pp. 15-50, 1996.</w:t>
      </w:r>
    </w:p>
    <w:p w14:paraId="1A1E6ACA" w14:textId="77777777" w:rsidR="00143BCD" w:rsidRPr="00143BCD" w:rsidRDefault="00143BCD" w:rsidP="00143BCD">
      <w:pPr>
        <w:pStyle w:val="EndNoteBibliography"/>
        <w:spacing w:after="0"/>
        <w:ind w:left="720" w:hanging="720"/>
      </w:pPr>
      <w:r w:rsidRPr="00143BCD">
        <w:t>[11]</w:t>
      </w:r>
      <w:r w:rsidRPr="00143BCD">
        <w:tab/>
        <w:t xml:space="preserve">G. Kresse and J. Hafner, "Ab initio molecular dynamics for liquid metals," </w:t>
      </w:r>
      <w:r w:rsidRPr="00143BCD">
        <w:rPr>
          <w:i/>
        </w:rPr>
        <w:t xml:space="preserve">Physical Review B, </w:t>
      </w:r>
      <w:r w:rsidRPr="00143BCD">
        <w:t>vol. 47, p. 558, 1993.</w:t>
      </w:r>
    </w:p>
    <w:p w14:paraId="1BF39250" w14:textId="77777777" w:rsidR="00143BCD" w:rsidRPr="00143BCD" w:rsidRDefault="00143BCD" w:rsidP="00143BCD">
      <w:pPr>
        <w:pStyle w:val="EndNoteBibliography"/>
        <w:spacing w:after="0"/>
        <w:ind w:left="720" w:hanging="720"/>
      </w:pPr>
      <w:r w:rsidRPr="00143BCD">
        <w:t>[12]</w:t>
      </w:r>
      <w:r w:rsidRPr="00143BCD">
        <w:tab/>
        <w:t xml:space="preserve">P. E. Blöchl, "Projector augmented-wave method," </w:t>
      </w:r>
      <w:r w:rsidRPr="00143BCD">
        <w:rPr>
          <w:i/>
        </w:rPr>
        <w:t xml:space="preserve">Physical Review B, </w:t>
      </w:r>
      <w:r w:rsidRPr="00143BCD">
        <w:t>vol. 50, p. 17953, 1994.</w:t>
      </w:r>
    </w:p>
    <w:p w14:paraId="6A40D31D" w14:textId="77777777" w:rsidR="00143BCD" w:rsidRPr="00143BCD" w:rsidRDefault="00143BCD" w:rsidP="00143BCD">
      <w:pPr>
        <w:pStyle w:val="EndNoteBibliography"/>
        <w:spacing w:after="0"/>
        <w:ind w:left="720" w:hanging="720"/>
      </w:pPr>
      <w:r w:rsidRPr="00143BCD">
        <w:t>[13]</w:t>
      </w:r>
      <w:r w:rsidRPr="00143BCD">
        <w:tab/>
        <w:t xml:space="preserve">G. Kresse and D. Joubert, "From ultrasoft pseudopotentials to the projector augmented-wave method," </w:t>
      </w:r>
      <w:r w:rsidRPr="00143BCD">
        <w:rPr>
          <w:i/>
        </w:rPr>
        <w:t xml:space="preserve">Physical Review B, </w:t>
      </w:r>
      <w:r w:rsidRPr="00143BCD">
        <w:t>vol. 59, p. 1758, 1999.</w:t>
      </w:r>
    </w:p>
    <w:p w14:paraId="53EFE763" w14:textId="77777777" w:rsidR="00143BCD" w:rsidRPr="00143BCD" w:rsidRDefault="00143BCD" w:rsidP="00143BCD">
      <w:pPr>
        <w:pStyle w:val="EndNoteBibliography"/>
        <w:spacing w:after="0"/>
        <w:ind w:left="720" w:hanging="720"/>
      </w:pPr>
      <w:r w:rsidRPr="00143BCD">
        <w:t>[14]</w:t>
      </w:r>
      <w:r w:rsidRPr="00143BCD">
        <w:tab/>
        <w:t xml:space="preserve">S. Dudarev, G. Botton, S. Savrasov, C. Humphreys, and A. Sutton, "Electron-energy-loss spectra and the structural stability of nickel oxide: An LSDA+ U study," </w:t>
      </w:r>
      <w:r w:rsidRPr="00143BCD">
        <w:rPr>
          <w:i/>
        </w:rPr>
        <w:t xml:space="preserve">Physical Review B, </w:t>
      </w:r>
      <w:r w:rsidRPr="00143BCD">
        <w:t>vol. 57, p. 1505, 1998.</w:t>
      </w:r>
    </w:p>
    <w:p w14:paraId="358C915D" w14:textId="77777777" w:rsidR="00143BCD" w:rsidRPr="00143BCD" w:rsidRDefault="00143BCD" w:rsidP="00143BCD">
      <w:pPr>
        <w:pStyle w:val="EndNoteBibliography"/>
        <w:spacing w:after="0"/>
        <w:ind w:left="720" w:hanging="720"/>
      </w:pPr>
      <w:r w:rsidRPr="00143BCD">
        <w:t>[15]</w:t>
      </w:r>
      <w:r w:rsidRPr="00143BCD">
        <w:tab/>
        <w:t xml:space="preserve">S. Murphy, M. Cooper, and R. Grimes, "Point defects and non-stoichiometry in thoria," </w:t>
      </w:r>
      <w:r w:rsidRPr="00143BCD">
        <w:rPr>
          <w:i/>
        </w:rPr>
        <w:t xml:space="preserve">Solid State Ionics, </w:t>
      </w:r>
      <w:r w:rsidRPr="00143BCD">
        <w:t>vol. 267, pp. 80-87, 2014.</w:t>
      </w:r>
    </w:p>
    <w:p w14:paraId="6CB172CD" w14:textId="77777777" w:rsidR="00143BCD" w:rsidRPr="00143BCD" w:rsidRDefault="00143BCD" w:rsidP="00143BCD">
      <w:pPr>
        <w:pStyle w:val="EndNoteBibliography"/>
        <w:spacing w:after="0"/>
        <w:ind w:left="720" w:hanging="720"/>
      </w:pPr>
      <w:r w:rsidRPr="00143BCD">
        <w:t>[16]</w:t>
      </w:r>
      <w:r w:rsidRPr="00143BCD">
        <w:tab/>
        <w:t xml:space="preserve">G. Kresse and J. Furthmüller, "Efficient iterative schemes for ab initio total-energy calculations using a plane-wave basis set," </w:t>
      </w:r>
      <w:r w:rsidRPr="00143BCD">
        <w:rPr>
          <w:i/>
        </w:rPr>
        <w:t xml:space="preserve">Physical Review B, </w:t>
      </w:r>
      <w:r w:rsidRPr="00143BCD">
        <w:t>vol. 54, p. 11169, 1996.</w:t>
      </w:r>
    </w:p>
    <w:p w14:paraId="6E8E1064" w14:textId="77777777" w:rsidR="00143BCD" w:rsidRPr="00143BCD" w:rsidRDefault="00143BCD" w:rsidP="00143BCD">
      <w:pPr>
        <w:pStyle w:val="EndNoteBibliography"/>
        <w:ind w:left="720" w:hanging="720"/>
      </w:pPr>
      <w:r w:rsidRPr="00143BCD">
        <w:t>[17]</w:t>
      </w:r>
      <w:r w:rsidRPr="00143BCD">
        <w:tab/>
        <w:t xml:space="preserve">B. Dorado, M. Freyss, B. Amadon, M. Bertolus, G. Jomard, and P. Garcia, "Advances in first-principles modelling of point defects in UO2: f electron correlations and the issue of local energy minima," </w:t>
      </w:r>
      <w:r w:rsidRPr="00143BCD">
        <w:rPr>
          <w:i/>
        </w:rPr>
        <w:t xml:space="preserve">Journal of Physics: Condensed Matter, </w:t>
      </w:r>
      <w:r w:rsidRPr="00143BCD">
        <w:t>vol. 25, p. 333201, 2013.</w:t>
      </w:r>
    </w:p>
    <w:p w14:paraId="5B17B826" w14:textId="77777777" w:rsidR="002F79C0" w:rsidRDefault="00FB4755">
      <w:r>
        <w:fldChar w:fldCharType="end"/>
      </w:r>
    </w:p>
    <w:sectPr w:rsidR="002F79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ff1">
    <w:altName w:val="Times New Roman"/>
    <w:panose1 w:val="00000000000000000000"/>
    <w:charset w:val="00"/>
    <w:family w:val="roman"/>
    <w:notTrueType/>
    <w:pitch w:val="default"/>
  </w:font>
  <w:font w:name="ff2">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rwaxwaeas0xred5ewxrps9fxfd55txtzts&quot;&gt;OxidationZrSiO&lt;record-ids&gt;&lt;item&gt;115&lt;/item&gt;&lt;item&gt;116&lt;/item&gt;&lt;item&gt;118&lt;/item&gt;&lt;item&gt;119&lt;/item&gt;&lt;/record-ids&gt;&lt;/item&gt;&lt;/Libraries&gt;"/>
  </w:docVars>
  <w:rsids>
    <w:rsidRoot w:val="002F79C0"/>
    <w:rsid w:val="00000854"/>
    <w:rsid w:val="0000713D"/>
    <w:rsid w:val="000113D6"/>
    <w:rsid w:val="000130C5"/>
    <w:rsid w:val="00020E1E"/>
    <w:rsid w:val="00037AF6"/>
    <w:rsid w:val="0005711F"/>
    <w:rsid w:val="000576CD"/>
    <w:rsid w:val="00060F22"/>
    <w:rsid w:val="00065CCB"/>
    <w:rsid w:val="00072F06"/>
    <w:rsid w:val="00076AE3"/>
    <w:rsid w:val="000800FB"/>
    <w:rsid w:val="000814A8"/>
    <w:rsid w:val="00082044"/>
    <w:rsid w:val="00087A77"/>
    <w:rsid w:val="000A3DA6"/>
    <w:rsid w:val="000A5C1B"/>
    <w:rsid w:val="000C57FA"/>
    <w:rsid w:val="000C6FC1"/>
    <w:rsid w:val="000D5DE6"/>
    <w:rsid w:val="000D63BC"/>
    <w:rsid w:val="000D69FC"/>
    <w:rsid w:val="000E53C3"/>
    <w:rsid w:val="001013A4"/>
    <w:rsid w:val="00102019"/>
    <w:rsid w:val="0011055E"/>
    <w:rsid w:val="00122692"/>
    <w:rsid w:val="00134457"/>
    <w:rsid w:val="00135B2D"/>
    <w:rsid w:val="00137B3F"/>
    <w:rsid w:val="00142F5C"/>
    <w:rsid w:val="00143BCD"/>
    <w:rsid w:val="00153E36"/>
    <w:rsid w:val="00155BE4"/>
    <w:rsid w:val="001643E0"/>
    <w:rsid w:val="00172EB2"/>
    <w:rsid w:val="0017330A"/>
    <w:rsid w:val="001753C2"/>
    <w:rsid w:val="00176CAD"/>
    <w:rsid w:val="00182C6C"/>
    <w:rsid w:val="001840C0"/>
    <w:rsid w:val="001A7172"/>
    <w:rsid w:val="001B4347"/>
    <w:rsid w:val="001C4023"/>
    <w:rsid w:val="001C492D"/>
    <w:rsid w:val="001C7545"/>
    <w:rsid w:val="001D66C5"/>
    <w:rsid w:val="001E1E1E"/>
    <w:rsid w:val="001F13BA"/>
    <w:rsid w:val="001F4744"/>
    <w:rsid w:val="00217E03"/>
    <w:rsid w:val="002242E2"/>
    <w:rsid w:val="0022508B"/>
    <w:rsid w:val="002308CD"/>
    <w:rsid w:val="00233D11"/>
    <w:rsid w:val="00236F2D"/>
    <w:rsid w:val="00255683"/>
    <w:rsid w:val="00256410"/>
    <w:rsid w:val="00267BB2"/>
    <w:rsid w:val="00290AE4"/>
    <w:rsid w:val="002A1C68"/>
    <w:rsid w:val="002B69A1"/>
    <w:rsid w:val="002D006F"/>
    <w:rsid w:val="002D301D"/>
    <w:rsid w:val="002F10B1"/>
    <w:rsid w:val="002F79C0"/>
    <w:rsid w:val="003069D5"/>
    <w:rsid w:val="00310DD0"/>
    <w:rsid w:val="00316629"/>
    <w:rsid w:val="003229E9"/>
    <w:rsid w:val="0033652F"/>
    <w:rsid w:val="00337921"/>
    <w:rsid w:val="00352734"/>
    <w:rsid w:val="00355DF4"/>
    <w:rsid w:val="00356FAA"/>
    <w:rsid w:val="003713AA"/>
    <w:rsid w:val="0037456A"/>
    <w:rsid w:val="00375218"/>
    <w:rsid w:val="00390373"/>
    <w:rsid w:val="003B054C"/>
    <w:rsid w:val="003B4DC3"/>
    <w:rsid w:val="003D1C9F"/>
    <w:rsid w:val="003D7B0F"/>
    <w:rsid w:val="003E7CC6"/>
    <w:rsid w:val="004015AC"/>
    <w:rsid w:val="00403481"/>
    <w:rsid w:val="00405C29"/>
    <w:rsid w:val="00416687"/>
    <w:rsid w:val="00434AB3"/>
    <w:rsid w:val="00450BF8"/>
    <w:rsid w:val="00455159"/>
    <w:rsid w:val="00470586"/>
    <w:rsid w:val="00473925"/>
    <w:rsid w:val="00474C97"/>
    <w:rsid w:val="00475B73"/>
    <w:rsid w:val="004807E1"/>
    <w:rsid w:val="004827ED"/>
    <w:rsid w:val="0048323A"/>
    <w:rsid w:val="00485419"/>
    <w:rsid w:val="00497F13"/>
    <w:rsid w:val="004B101E"/>
    <w:rsid w:val="004B2778"/>
    <w:rsid w:val="004B74F3"/>
    <w:rsid w:val="004C28AC"/>
    <w:rsid w:val="004C2C64"/>
    <w:rsid w:val="004C6A7D"/>
    <w:rsid w:val="004D69B4"/>
    <w:rsid w:val="004E0822"/>
    <w:rsid w:val="004E7CBB"/>
    <w:rsid w:val="004E7D76"/>
    <w:rsid w:val="004F0537"/>
    <w:rsid w:val="004F5FEC"/>
    <w:rsid w:val="00515E29"/>
    <w:rsid w:val="00517663"/>
    <w:rsid w:val="0052048B"/>
    <w:rsid w:val="0053286E"/>
    <w:rsid w:val="00545468"/>
    <w:rsid w:val="005637BF"/>
    <w:rsid w:val="00566AD7"/>
    <w:rsid w:val="00566CDA"/>
    <w:rsid w:val="005704D7"/>
    <w:rsid w:val="00577322"/>
    <w:rsid w:val="00586CC7"/>
    <w:rsid w:val="00595A88"/>
    <w:rsid w:val="005A1A23"/>
    <w:rsid w:val="005A3D31"/>
    <w:rsid w:val="005A4D4D"/>
    <w:rsid w:val="005B2F03"/>
    <w:rsid w:val="005C2368"/>
    <w:rsid w:val="005C4D23"/>
    <w:rsid w:val="005C77EF"/>
    <w:rsid w:val="005E3370"/>
    <w:rsid w:val="005E53EB"/>
    <w:rsid w:val="006034F4"/>
    <w:rsid w:val="00605DD9"/>
    <w:rsid w:val="00606099"/>
    <w:rsid w:val="0060719D"/>
    <w:rsid w:val="00610163"/>
    <w:rsid w:val="00616898"/>
    <w:rsid w:val="00621F8B"/>
    <w:rsid w:val="00627918"/>
    <w:rsid w:val="00630492"/>
    <w:rsid w:val="00641356"/>
    <w:rsid w:val="00655675"/>
    <w:rsid w:val="00656A35"/>
    <w:rsid w:val="00656FDA"/>
    <w:rsid w:val="00680A5D"/>
    <w:rsid w:val="00680AAB"/>
    <w:rsid w:val="006A6244"/>
    <w:rsid w:val="006A64FD"/>
    <w:rsid w:val="006A73C6"/>
    <w:rsid w:val="006A7DCB"/>
    <w:rsid w:val="006B346F"/>
    <w:rsid w:val="006B38AB"/>
    <w:rsid w:val="006D73DB"/>
    <w:rsid w:val="006E50A5"/>
    <w:rsid w:val="006E5FD4"/>
    <w:rsid w:val="006F0EEA"/>
    <w:rsid w:val="006F50D9"/>
    <w:rsid w:val="0071014F"/>
    <w:rsid w:val="00715276"/>
    <w:rsid w:val="00724FAB"/>
    <w:rsid w:val="007266A3"/>
    <w:rsid w:val="00740F39"/>
    <w:rsid w:val="00742A7D"/>
    <w:rsid w:val="00742CAE"/>
    <w:rsid w:val="00744685"/>
    <w:rsid w:val="007451C0"/>
    <w:rsid w:val="00753D95"/>
    <w:rsid w:val="00763BDB"/>
    <w:rsid w:val="00763E40"/>
    <w:rsid w:val="00781C09"/>
    <w:rsid w:val="007836FC"/>
    <w:rsid w:val="0079261A"/>
    <w:rsid w:val="007A0421"/>
    <w:rsid w:val="007B3BB9"/>
    <w:rsid w:val="007C6B94"/>
    <w:rsid w:val="007F16C5"/>
    <w:rsid w:val="007F5B81"/>
    <w:rsid w:val="008021CB"/>
    <w:rsid w:val="008046D2"/>
    <w:rsid w:val="008148A1"/>
    <w:rsid w:val="0081583C"/>
    <w:rsid w:val="00816618"/>
    <w:rsid w:val="0083724D"/>
    <w:rsid w:val="00843151"/>
    <w:rsid w:val="008469C0"/>
    <w:rsid w:val="00847793"/>
    <w:rsid w:val="00851989"/>
    <w:rsid w:val="00854053"/>
    <w:rsid w:val="00855133"/>
    <w:rsid w:val="008640AF"/>
    <w:rsid w:val="00866686"/>
    <w:rsid w:val="00871D2D"/>
    <w:rsid w:val="0088024C"/>
    <w:rsid w:val="00890BC8"/>
    <w:rsid w:val="00891906"/>
    <w:rsid w:val="00895600"/>
    <w:rsid w:val="008A223B"/>
    <w:rsid w:val="008A7344"/>
    <w:rsid w:val="008B0878"/>
    <w:rsid w:val="008B2A15"/>
    <w:rsid w:val="008B4B44"/>
    <w:rsid w:val="008C275E"/>
    <w:rsid w:val="008D53D2"/>
    <w:rsid w:val="008E6857"/>
    <w:rsid w:val="008E6A2C"/>
    <w:rsid w:val="0090429C"/>
    <w:rsid w:val="009107E7"/>
    <w:rsid w:val="009172B0"/>
    <w:rsid w:val="00917783"/>
    <w:rsid w:val="0092539C"/>
    <w:rsid w:val="00930492"/>
    <w:rsid w:val="00931AAE"/>
    <w:rsid w:val="00931FED"/>
    <w:rsid w:val="00933EB9"/>
    <w:rsid w:val="009345F2"/>
    <w:rsid w:val="00934FB7"/>
    <w:rsid w:val="00937DCD"/>
    <w:rsid w:val="0095274F"/>
    <w:rsid w:val="0097150E"/>
    <w:rsid w:val="009866FC"/>
    <w:rsid w:val="0098770C"/>
    <w:rsid w:val="009B235D"/>
    <w:rsid w:val="009B267F"/>
    <w:rsid w:val="009C18FF"/>
    <w:rsid w:val="009C6A7D"/>
    <w:rsid w:val="009D35F3"/>
    <w:rsid w:val="009D3D73"/>
    <w:rsid w:val="009E4DBD"/>
    <w:rsid w:val="009F591E"/>
    <w:rsid w:val="00A053A5"/>
    <w:rsid w:val="00A237A1"/>
    <w:rsid w:val="00A24991"/>
    <w:rsid w:val="00A41888"/>
    <w:rsid w:val="00A42452"/>
    <w:rsid w:val="00A42F59"/>
    <w:rsid w:val="00A432FE"/>
    <w:rsid w:val="00A70EED"/>
    <w:rsid w:val="00A8186D"/>
    <w:rsid w:val="00A96588"/>
    <w:rsid w:val="00AA1C31"/>
    <w:rsid w:val="00AC1A46"/>
    <w:rsid w:val="00AD278E"/>
    <w:rsid w:val="00AD72F7"/>
    <w:rsid w:val="00AE5726"/>
    <w:rsid w:val="00AE7E8E"/>
    <w:rsid w:val="00B13A2C"/>
    <w:rsid w:val="00B13B83"/>
    <w:rsid w:val="00B16A00"/>
    <w:rsid w:val="00B22A0F"/>
    <w:rsid w:val="00B31F74"/>
    <w:rsid w:val="00B341C1"/>
    <w:rsid w:val="00B424BC"/>
    <w:rsid w:val="00B47A95"/>
    <w:rsid w:val="00B51763"/>
    <w:rsid w:val="00B53DBB"/>
    <w:rsid w:val="00B666C6"/>
    <w:rsid w:val="00B731A4"/>
    <w:rsid w:val="00B769A1"/>
    <w:rsid w:val="00B8241E"/>
    <w:rsid w:val="00B8626F"/>
    <w:rsid w:val="00B86B15"/>
    <w:rsid w:val="00B914F8"/>
    <w:rsid w:val="00B93D8D"/>
    <w:rsid w:val="00BA3908"/>
    <w:rsid w:val="00BA4CD9"/>
    <w:rsid w:val="00BA4D2C"/>
    <w:rsid w:val="00BA67D8"/>
    <w:rsid w:val="00BA7AA4"/>
    <w:rsid w:val="00BB33E6"/>
    <w:rsid w:val="00BB7BFA"/>
    <w:rsid w:val="00BC1B05"/>
    <w:rsid w:val="00BC2A9B"/>
    <w:rsid w:val="00BE1310"/>
    <w:rsid w:val="00BE47EC"/>
    <w:rsid w:val="00BE5BE2"/>
    <w:rsid w:val="00BF7524"/>
    <w:rsid w:val="00C04D89"/>
    <w:rsid w:val="00C230D4"/>
    <w:rsid w:val="00C300D7"/>
    <w:rsid w:val="00C304F2"/>
    <w:rsid w:val="00C31ADE"/>
    <w:rsid w:val="00C35613"/>
    <w:rsid w:val="00C570D5"/>
    <w:rsid w:val="00C7352B"/>
    <w:rsid w:val="00C75169"/>
    <w:rsid w:val="00C84846"/>
    <w:rsid w:val="00C90B06"/>
    <w:rsid w:val="00C90DEE"/>
    <w:rsid w:val="00CA302D"/>
    <w:rsid w:val="00CB2F1D"/>
    <w:rsid w:val="00CB4DC5"/>
    <w:rsid w:val="00CB5A80"/>
    <w:rsid w:val="00CB7172"/>
    <w:rsid w:val="00CC070B"/>
    <w:rsid w:val="00CD0D84"/>
    <w:rsid w:val="00D00E4E"/>
    <w:rsid w:val="00D04347"/>
    <w:rsid w:val="00D0642E"/>
    <w:rsid w:val="00D119E2"/>
    <w:rsid w:val="00D14252"/>
    <w:rsid w:val="00D145B8"/>
    <w:rsid w:val="00D150D9"/>
    <w:rsid w:val="00D160FF"/>
    <w:rsid w:val="00D16E11"/>
    <w:rsid w:val="00D269DC"/>
    <w:rsid w:val="00D354D8"/>
    <w:rsid w:val="00D55669"/>
    <w:rsid w:val="00D57929"/>
    <w:rsid w:val="00D60667"/>
    <w:rsid w:val="00D6109F"/>
    <w:rsid w:val="00D65E52"/>
    <w:rsid w:val="00D67496"/>
    <w:rsid w:val="00D75823"/>
    <w:rsid w:val="00D81E77"/>
    <w:rsid w:val="00D86E51"/>
    <w:rsid w:val="00D90EB0"/>
    <w:rsid w:val="00DA0922"/>
    <w:rsid w:val="00DA3B98"/>
    <w:rsid w:val="00DA4FCD"/>
    <w:rsid w:val="00DB1910"/>
    <w:rsid w:val="00DC1DB6"/>
    <w:rsid w:val="00DC6871"/>
    <w:rsid w:val="00DD01D6"/>
    <w:rsid w:val="00DF0683"/>
    <w:rsid w:val="00DF79ED"/>
    <w:rsid w:val="00E00BE3"/>
    <w:rsid w:val="00E011BE"/>
    <w:rsid w:val="00E031FE"/>
    <w:rsid w:val="00E03C80"/>
    <w:rsid w:val="00E16D11"/>
    <w:rsid w:val="00E16E78"/>
    <w:rsid w:val="00E22B73"/>
    <w:rsid w:val="00E4742D"/>
    <w:rsid w:val="00E507F6"/>
    <w:rsid w:val="00E61D70"/>
    <w:rsid w:val="00E71437"/>
    <w:rsid w:val="00E75F4F"/>
    <w:rsid w:val="00E94477"/>
    <w:rsid w:val="00E9520B"/>
    <w:rsid w:val="00EA4EF8"/>
    <w:rsid w:val="00EB585F"/>
    <w:rsid w:val="00ED0E52"/>
    <w:rsid w:val="00ED4CA2"/>
    <w:rsid w:val="00EE2779"/>
    <w:rsid w:val="00EE7CE3"/>
    <w:rsid w:val="00EF4BCC"/>
    <w:rsid w:val="00F0690E"/>
    <w:rsid w:val="00F37737"/>
    <w:rsid w:val="00F3784E"/>
    <w:rsid w:val="00F438B4"/>
    <w:rsid w:val="00F6073A"/>
    <w:rsid w:val="00F74FDA"/>
    <w:rsid w:val="00F84EF4"/>
    <w:rsid w:val="00F853D6"/>
    <w:rsid w:val="00F868D1"/>
    <w:rsid w:val="00F87E5B"/>
    <w:rsid w:val="00F9294D"/>
    <w:rsid w:val="00F94C57"/>
    <w:rsid w:val="00FA65CF"/>
    <w:rsid w:val="00FB098E"/>
    <w:rsid w:val="00FB4755"/>
    <w:rsid w:val="00FD6D9D"/>
    <w:rsid w:val="00FE16DE"/>
    <w:rsid w:val="00FF0E16"/>
    <w:rsid w:val="00FF19E6"/>
    <w:rsid w:val="00FF2DF5"/>
    <w:rsid w:val="00FF3453"/>
    <w:rsid w:val="00FF4D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01EFBA"/>
  <w15:chartTrackingRefBased/>
  <w15:docId w15:val="{2860787C-C4A8-4942-A9F2-032699098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9C0"/>
  </w:style>
  <w:style w:type="paragraph" w:styleId="Heading1">
    <w:name w:val="heading 1"/>
    <w:basedOn w:val="Normal"/>
    <w:next w:val="Normal"/>
    <w:link w:val="Heading1Char"/>
    <w:uiPriority w:val="9"/>
    <w:qFormat/>
    <w:rsid w:val="002F79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A73C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79C0"/>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6A73C6"/>
    <w:pPr>
      <w:ind w:left="720"/>
      <w:contextualSpacing/>
    </w:pPr>
  </w:style>
  <w:style w:type="character" w:customStyle="1" w:styleId="Heading2Char">
    <w:name w:val="Heading 2 Char"/>
    <w:basedOn w:val="DefaultParagraphFont"/>
    <w:link w:val="Heading2"/>
    <w:uiPriority w:val="9"/>
    <w:rsid w:val="006A73C6"/>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FB475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B4755"/>
    <w:rPr>
      <w:rFonts w:ascii="Calibri" w:hAnsi="Calibri"/>
      <w:noProof/>
    </w:rPr>
  </w:style>
  <w:style w:type="paragraph" w:customStyle="1" w:styleId="EndNoteBibliography">
    <w:name w:val="EndNote Bibliography"/>
    <w:basedOn w:val="Normal"/>
    <w:link w:val="EndNoteBibliographyChar"/>
    <w:rsid w:val="00FB475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B4755"/>
    <w:rPr>
      <w:rFonts w:ascii="Calibri" w:hAnsi="Calibri"/>
      <w:noProof/>
    </w:rPr>
  </w:style>
  <w:style w:type="character" w:styleId="Hyperlink">
    <w:name w:val="Hyperlink"/>
    <w:basedOn w:val="DefaultParagraphFont"/>
    <w:uiPriority w:val="99"/>
    <w:unhideWhenUsed/>
    <w:rsid w:val="00C7352B"/>
    <w:rPr>
      <w:color w:val="0563C1" w:themeColor="hyperlink"/>
      <w:u w:val="single"/>
    </w:rPr>
  </w:style>
  <w:style w:type="character" w:customStyle="1" w:styleId="current-selection">
    <w:name w:val="current-selection"/>
    <w:basedOn w:val="DefaultParagraphFont"/>
    <w:rsid w:val="00CC070B"/>
  </w:style>
  <w:style w:type="character" w:customStyle="1" w:styleId="a">
    <w:name w:val="_"/>
    <w:basedOn w:val="DefaultParagraphFont"/>
    <w:rsid w:val="00CC070B"/>
  </w:style>
  <w:style w:type="character" w:customStyle="1" w:styleId="ff2">
    <w:name w:val="ff2"/>
    <w:basedOn w:val="DefaultParagraphFont"/>
    <w:rsid w:val="00CC070B"/>
  </w:style>
  <w:style w:type="character" w:customStyle="1" w:styleId="ls11">
    <w:name w:val="ls11"/>
    <w:basedOn w:val="DefaultParagraphFont"/>
    <w:rsid w:val="00CC07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291692">
      <w:bodyDiv w:val="1"/>
      <w:marLeft w:val="0"/>
      <w:marRight w:val="0"/>
      <w:marTop w:val="0"/>
      <w:marBottom w:val="0"/>
      <w:divBdr>
        <w:top w:val="none" w:sz="0" w:space="0" w:color="auto"/>
        <w:left w:val="none" w:sz="0" w:space="0" w:color="auto"/>
        <w:bottom w:val="none" w:sz="0" w:space="0" w:color="auto"/>
        <w:right w:val="none" w:sz="0" w:space="0" w:color="auto"/>
      </w:divBdr>
      <w:divsChild>
        <w:div w:id="1422215787">
          <w:marLeft w:val="0"/>
          <w:marRight w:val="0"/>
          <w:marTop w:val="0"/>
          <w:marBottom w:val="0"/>
          <w:divBdr>
            <w:top w:val="none" w:sz="0" w:space="0" w:color="auto"/>
            <w:left w:val="none" w:sz="0" w:space="0" w:color="auto"/>
            <w:bottom w:val="none" w:sz="0" w:space="0" w:color="auto"/>
            <w:right w:val="none" w:sz="0" w:space="0" w:color="auto"/>
          </w:divBdr>
        </w:div>
        <w:div w:id="359671845">
          <w:marLeft w:val="0"/>
          <w:marRight w:val="0"/>
          <w:marTop w:val="0"/>
          <w:marBottom w:val="0"/>
          <w:divBdr>
            <w:top w:val="none" w:sz="0" w:space="0" w:color="auto"/>
            <w:left w:val="none" w:sz="0" w:space="0" w:color="auto"/>
            <w:bottom w:val="none" w:sz="0" w:space="0" w:color="auto"/>
            <w:right w:val="none" w:sz="0" w:space="0" w:color="auto"/>
          </w:divBdr>
        </w:div>
        <w:div w:id="452789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journals.aps.org/prb/pdf/10.1103/PhysRevB.20.3481" TargetMode="External"/><Relationship Id="rId5" Type="http://schemas.openxmlformats.org/officeDocument/2006/relationships/hyperlink" Target="http://journals.aps.org/prb/pdf/10.1103/PhysRevB.20.3462" TargetMode="External"/><Relationship Id="rId6" Type="http://schemas.openxmlformats.org/officeDocument/2006/relationships/image" Target="media/image1.png"/><Relationship Id="rId7" Type="http://schemas.openxmlformats.org/officeDocument/2006/relationships/hyperlink" Target="http://journals.aps.org/prb/pdf/10.1103/PhysRevB.20.3481"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566</TotalTime>
  <Pages>5</Pages>
  <Words>4248</Words>
  <Characters>24219</Characters>
  <Application>Microsoft Macintosh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8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Ragasa</dc:creator>
  <cp:keywords/>
  <dc:description/>
  <cp:lastModifiedBy>Eugene Ragasa</cp:lastModifiedBy>
  <cp:revision>7</cp:revision>
  <dcterms:created xsi:type="dcterms:W3CDTF">2015-05-22T13:54:00Z</dcterms:created>
  <dcterms:modified xsi:type="dcterms:W3CDTF">2016-07-19T18:28:00Z</dcterms:modified>
</cp:coreProperties>
</file>